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0" w:type="auto"/>
        <w:jc w:val="center"/>
        <w:tblLook w:val="01E0" w:firstRow="1" w:lastRow="1" w:firstColumn="1" w:lastColumn="1" w:noHBand="0" w:noVBand="0"/>
      </w:tblPr>
      <w:tblGrid>
        <w:gridCol w:w="2552"/>
        <w:gridCol w:w="269"/>
        <w:gridCol w:w="2767"/>
      </w:tblGrid>
      <w:tr w:rsidR="000708B6" w:rsidRPr="00D8450F" w14:paraId="1CC5CEA2" w14:textId="77777777" w:rsidTr="005975C1">
        <w:trPr>
          <w:jc w:val="center"/>
        </w:trPr>
        <w:tc>
          <w:tcPr>
            <w:tcW w:w="0" w:type="auto"/>
          </w:tcPr>
          <w:p w14:paraId="6CFDF4B9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bookmarkStart w:id="0" w:name="_Hlk191014675"/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Program Studi</w:t>
            </w:r>
          </w:p>
        </w:tc>
        <w:tc>
          <w:tcPr>
            <w:tcW w:w="0" w:type="auto"/>
          </w:tcPr>
          <w:p w14:paraId="65A24535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bottom w:val="single" w:sz="4" w:space="0" w:color="auto"/>
            </w:tcBorders>
          </w:tcPr>
          <w:p w14:paraId="1D45E097" w14:textId="77777777" w:rsidR="000708B6" w:rsidRPr="00F05649" w:rsidRDefault="005C7EE2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proofErr w:type="spellStart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Teknologi</w:t>
            </w:r>
            <w:proofErr w:type="spellEnd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Rekayasa</w:t>
            </w:r>
            <w:proofErr w:type="spellEnd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Perangkat</w:t>
            </w:r>
            <w:proofErr w:type="spellEnd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 xml:space="preserve"> Lunak</w:t>
            </w:r>
          </w:p>
        </w:tc>
      </w:tr>
      <w:tr w:rsidR="000708B6" w:rsidRPr="00B65ADB" w14:paraId="6CF2059C" w14:textId="77777777" w:rsidTr="005975C1">
        <w:trPr>
          <w:jc w:val="center"/>
        </w:trPr>
        <w:tc>
          <w:tcPr>
            <w:tcW w:w="0" w:type="auto"/>
          </w:tcPr>
          <w:p w14:paraId="6B94E528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</w:rPr>
              <w:t xml:space="preserve">Nama </w:t>
            </w:r>
            <w:r>
              <w:rPr>
                <w:rFonts w:ascii="Cambria" w:hAnsi="Cambria" w:cs="Arial"/>
                <w:sz w:val="20"/>
                <w:szCs w:val="20"/>
              </w:rPr>
              <w:t>M</w:t>
            </w: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ata Kuliah</w:t>
            </w:r>
          </w:p>
        </w:tc>
        <w:tc>
          <w:tcPr>
            <w:tcW w:w="0" w:type="auto"/>
          </w:tcPr>
          <w:p w14:paraId="4A28143C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7E9D206E" w14:textId="77777777" w:rsidR="000708B6" w:rsidRPr="001623A3" w:rsidRDefault="007A136A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Pendidikan Bahasa Indonesia</w:t>
            </w:r>
          </w:p>
        </w:tc>
      </w:tr>
      <w:tr w:rsidR="000708B6" w:rsidRPr="00B65ADB" w14:paraId="2F540337" w14:textId="77777777" w:rsidTr="005975C1">
        <w:trPr>
          <w:jc w:val="center"/>
        </w:trPr>
        <w:tc>
          <w:tcPr>
            <w:tcW w:w="0" w:type="auto"/>
          </w:tcPr>
          <w:p w14:paraId="1BCE1002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</w:rPr>
            </w:pPr>
            <w:r w:rsidRPr="00B65ADB">
              <w:rPr>
                <w:rFonts w:ascii="Cambria" w:hAnsi="Cambria" w:cs="Arial"/>
                <w:sz w:val="20"/>
                <w:szCs w:val="20"/>
              </w:rPr>
              <w:t xml:space="preserve">Kode </w:t>
            </w:r>
            <w:r>
              <w:rPr>
                <w:rFonts w:ascii="Cambria" w:hAnsi="Cambria" w:cs="Arial"/>
                <w:sz w:val="20"/>
                <w:szCs w:val="20"/>
              </w:rPr>
              <w:t>M</w:t>
            </w:r>
            <w:r w:rsidRPr="00B65ADB">
              <w:rPr>
                <w:rFonts w:ascii="Cambria" w:hAnsi="Cambria" w:cs="Arial"/>
                <w:sz w:val="20"/>
                <w:szCs w:val="20"/>
              </w:rPr>
              <w:t xml:space="preserve">ata </w:t>
            </w:r>
            <w:r>
              <w:rPr>
                <w:rFonts w:ascii="Cambria" w:hAnsi="Cambria" w:cs="Arial"/>
                <w:sz w:val="20"/>
                <w:szCs w:val="20"/>
              </w:rPr>
              <w:t>K</w:t>
            </w:r>
            <w:r w:rsidRPr="00B65ADB">
              <w:rPr>
                <w:rFonts w:ascii="Cambria" w:hAnsi="Cambria" w:cs="Arial"/>
                <w:sz w:val="20"/>
                <w:szCs w:val="20"/>
              </w:rPr>
              <w:t>uliah</w:t>
            </w:r>
          </w:p>
        </w:tc>
        <w:tc>
          <w:tcPr>
            <w:tcW w:w="0" w:type="auto"/>
          </w:tcPr>
          <w:p w14:paraId="4B48EA94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475BFF0A" w14:textId="77777777" w:rsidR="000708B6" w:rsidRPr="001623A3" w:rsidRDefault="007B491D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PK002RPL</w:t>
            </w:r>
          </w:p>
        </w:tc>
      </w:tr>
      <w:tr w:rsidR="000708B6" w:rsidRPr="00B65ADB" w14:paraId="06A5D3B3" w14:textId="77777777" w:rsidTr="005975C1">
        <w:trPr>
          <w:jc w:val="center"/>
        </w:trPr>
        <w:tc>
          <w:tcPr>
            <w:tcW w:w="0" w:type="auto"/>
          </w:tcPr>
          <w:p w14:paraId="450C33FD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SKS</w:t>
            </w:r>
          </w:p>
        </w:tc>
        <w:tc>
          <w:tcPr>
            <w:tcW w:w="0" w:type="auto"/>
          </w:tcPr>
          <w:p w14:paraId="0033570B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4C9EE436" w14:textId="77777777" w:rsidR="000708B6" w:rsidRPr="0051289D" w:rsidRDefault="007B491D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2</w:t>
            </w:r>
          </w:p>
        </w:tc>
      </w:tr>
      <w:tr w:rsidR="000708B6" w:rsidRPr="00B65ADB" w14:paraId="05D89543" w14:textId="77777777" w:rsidTr="005975C1">
        <w:trPr>
          <w:jc w:val="center"/>
        </w:trPr>
        <w:tc>
          <w:tcPr>
            <w:tcW w:w="0" w:type="auto"/>
          </w:tcPr>
          <w:p w14:paraId="22B720FE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Semester</w:t>
            </w:r>
          </w:p>
        </w:tc>
        <w:tc>
          <w:tcPr>
            <w:tcW w:w="0" w:type="auto"/>
          </w:tcPr>
          <w:p w14:paraId="66797521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5C8F706B" w14:textId="77777777" w:rsidR="000708B6" w:rsidRPr="0051289D" w:rsidRDefault="007B491D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2</w:t>
            </w:r>
            <w:r w:rsidR="000708B6">
              <w:rPr>
                <w:rFonts w:ascii="Cambria" w:hAnsi="Cambria" w:cs="Arial"/>
                <w:iCs/>
                <w:sz w:val="20"/>
                <w:szCs w:val="20"/>
                <w:lang w:val="en-US"/>
              </w:rPr>
              <w:t xml:space="preserve"> (</w:t>
            </w:r>
            <w:proofErr w:type="spellStart"/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Genap</w:t>
            </w:r>
            <w:proofErr w:type="spellEnd"/>
            <w:r w:rsidR="000708B6"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)</w:t>
            </w:r>
          </w:p>
        </w:tc>
      </w:tr>
      <w:tr w:rsidR="009D5278" w:rsidRPr="00B65ADB" w14:paraId="2C47E9FB" w14:textId="77777777" w:rsidTr="005975C1">
        <w:trPr>
          <w:jc w:val="center"/>
        </w:trPr>
        <w:tc>
          <w:tcPr>
            <w:tcW w:w="0" w:type="auto"/>
          </w:tcPr>
          <w:p w14:paraId="60E2DD64" w14:textId="77777777" w:rsidR="009D5278" w:rsidRPr="009D5278" w:rsidRDefault="009D5278" w:rsidP="0006607D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>Status Mata Kuliah</w:t>
            </w:r>
          </w:p>
        </w:tc>
        <w:tc>
          <w:tcPr>
            <w:tcW w:w="0" w:type="auto"/>
          </w:tcPr>
          <w:p w14:paraId="7A542C0D" w14:textId="77777777" w:rsidR="009D5278" w:rsidRPr="009D5278" w:rsidRDefault="009D5278" w:rsidP="0006607D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0A2AF00D" w14:textId="77777777" w:rsidR="009D5278" w:rsidRDefault="009D5278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Wajib</w:t>
            </w:r>
          </w:p>
        </w:tc>
      </w:tr>
      <w:tr w:rsidR="000708B6" w:rsidRPr="00B65ADB" w14:paraId="2BE6CCC0" w14:textId="77777777" w:rsidTr="005975C1">
        <w:trPr>
          <w:jc w:val="center"/>
        </w:trPr>
        <w:tc>
          <w:tcPr>
            <w:tcW w:w="0" w:type="auto"/>
          </w:tcPr>
          <w:p w14:paraId="5DE8120E" w14:textId="77777777" w:rsidR="000708B6" w:rsidRPr="009D5278" w:rsidRDefault="009D5278" w:rsidP="0006607D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 xml:space="preserve">Mata Kuliah </w:t>
            </w:r>
            <w:proofErr w:type="spellStart"/>
            <w:r>
              <w:rPr>
                <w:rFonts w:ascii="Cambria" w:hAnsi="Cambria" w:cs="Arial"/>
                <w:sz w:val="20"/>
                <w:szCs w:val="20"/>
              </w:rPr>
              <w:t>Prasyarat</w:t>
            </w:r>
            <w:proofErr w:type="spellEnd"/>
          </w:p>
        </w:tc>
        <w:tc>
          <w:tcPr>
            <w:tcW w:w="0" w:type="auto"/>
          </w:tcPr>
          <w:p w14:paraId="2B09950E" w14:textId="77777777" w:rsidR="000708B6" w:rsidRPr="00B65ADB" w:rsidRDefault="000708B6" w:rsidP="0006607D">
            <w:pPr>
              <w:rPr>
                <w:rFonts w:ascii="Cambria" w:hAnsi="Cambria" w:cs="Arial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29A7F821" w14:textId="77777777" w:rsidR="000708B6" w:rsidRPr="0051289D" w:rsidRDefault="00BF5AE1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sz w:val="20"/>
                <w:szCs w:val="20"/>
                <w:lang w:val="en-US"/>
              </w:rPr>
              <w:t>2024-2025</w:t>
            </w:r>
          </w:p>
        </w:tc>
      </w:tr>
      <w:tr w:rsidR="000708B6" w:rsidRPr="00C174BA" w14:paraId="287B7D21" w14:textId="77777777" w:rsidTr="005975C1">
        <w:trPr>
          <w:jc w:val="center"/>
        </w:trPr>
        <w:tc>
          <w:tcPr>
            <w:tcW w:w="0" w:type="auto"/>
          </w:tcPr>
          <w:p w14:paraId="5049B585" w14:textId="77777777" w:rsidR="000708B6" w:rsidRPr="00B65ADB" w:rsidRDefault="000708B6" w:rsidP="0006607D">
            <w:pPr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B65ADB">
              <w:rPr>
                <w:rFonts w:ascii="Cambria" w:hAnsi="Cambria" w:cs="Arial"/>
                <w:color w:val="000000"/>
                <w:sz w:val="20"/>
                <w:szCs w:val="20"/>
                <w:lang w:val="id-ID"/>
              </w:rPr>
              <w:t>Dosen</w:t>
            </w:r>
            <w:r w:rsidRPr="00B65ADB">
              <w:rPr>
                <w:rFonts w:ascii="Cambria" w:hAnsi="Cambria" w:cs="Arial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65ADB">
              <w:rPr>
                <w:rFonts w:ascii="Cambria" w:hAnsi="Cambria" w:cs="Arial"/>
                <w:color w:val="000000"/>
                <w:sz w:val="20"/>
                <w:szCs w:val="20"/>
              </w:rPr>
              <w:t>Pengampu</w:t>
            </w:r>
            <w:proofErr w:type="spellEnd"/>
            <w:r w:rsidR="009D5278">
              <w:rPr>
                <w:rFonts w:ascii="Cambria" w:hAnsi="Cambria" w:cs="Arial"/>
                <w:color w:val="000000"/>
                <w:sz w:val="20"/>
                <w:szCs w:val="20"/>
              </w:rPr>
              <w:t>/</w:t>
            </w:r>
            <w:proofErr w:type="spellStart"/>
            <w:r w:rsidR="009D5278">
              <w:rPr>
                <w:rFonts w:ascii="Cambria" w:hAnsi="Cambria" w:cs="Arial"/>
                <w:color w:val="000000"/>
                <w:sz w:val="20"/>
                <w:szCs w:val="20"/>
              </w:rPr>
              <w:t>Pengajar</w:t>
            </w:r>
            <w:proofErr w:type="spellEnd"/>
          </w:p>
        </w:tc>
        <w:tc>
          <w:tcPr>
            <w:tcW w:w="0" w:type="auto"/>
          </w:tcPr>
          <w:p w14:paraId="36C58C01" w14:textId="77777777" w:rsidR="000708B6" w:rsidRPr="001B5B5D" w:rsidRDefault="000708B6" w:rsidP="0006607D">
            <w:pPr>
              <w:rPr>
                <w:rFonts w:ascii="Cambria" w:hAnsi="Cambria" w:cs="Arial"/>
                <w:color w:val="000000"/>
                <w:sz w:val="20"/>
                <w:szCs w:val="20"/>
                <w:lang w:val="id-ID"/>
              </w:rPr>
            </w:pPr>
            <w:r w:rsidRPr="00B65ADB">
              <w:rPr>
                <w:rFonts w:ascii="Cambria" w:hAnsi="Cambria" w:cs="Arial"/>
                <w:color w:val="000000"/>
                <w:sz w:val="20"/>
                <w:szCs w:val="20"/>
                <w:lang w:val="id-ID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5398D04A" w14:textId="77777777" w:rsidR="000708B6" w:rsidRPr="0051289D" w:rsidRDefault="00BF5AE1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color w:val="000000"/>
                <w:sz w:val="20"/>
                <w:szCs w:val="20"/>
                <w:lang w:val="en-US"/>
              </w:rPr>
            </w:pPr>
            <w:r>
              <w:rPr>
                <w:rFonts w:ascii="Cambria" w:hAnsi="Cambria" w:cs="Arial"/>
                <w:iCs/>
                <w:color w:val="000000"/>
                <w:sz w:val="20"/>
                <w:szCs w:val="20"/>
                <w:lang w:val="en-US"/>
              </w:rPr>
              <w:t>Luki Aswar</w:t>
            </w:r>
          </w:p>
        </w:tc>
      </w:tr>
      <w:tr w:rsidR="000708B6" w:rsidRPr="00C174BA" w14:paraId="6B6A7305" w14:textId="77777777" w:rsidTr="005975C1">
        <w:trPr>
          <w:jc w:val="center"/>
        </w:trPr>
        <w:tc>
          <w:tcPr>
            <w:tcW w:w="0" w:type="auto"/>
          </w:tcPr>
          <w:p w14:paraId="247C1117" w14:textId="77777777" w:rsidR="000708B6" w:rsidRPr="001B5B5D" w:rsidRDefault="000708B6" w:rsidP="0006607D">
            <w:pPr>
              <w:rPr>
                <w:rFonts w:ascii="Cambria" w:hAnsi="Cambria" w:cs="Arial"/>
                <w:color w:val="000000"/>
                <w:sz w:val="20"/>
                <w:szCs w:val="20"/>
              </w:rPr>
            </w:pPr>
            <w:r w:rsidRPr="00B65ADB">
              <w:rPr>
                <w:rFonts w:ascii="Cambria" w:hAnsi="Cambria" w:cs="Arial"/>
                <w:color w:val="000000"/>
                <w:sz w:val="20"/>
                <w:szCs w:val="20"/>
              </w:rPr>
              <w:t>Email/No. Hp</w:t>
            </w:r>
          </w:p>
        </w:tc>
        <w:tc>
          <w:tcPr>
            <w:tcW w:w="0" w:type="auto"/>
          </w:tcPr>
          <w:p w14:paraId="46A85860" w14:textId="77777777" w:rsidR="000708B6" w:rsidRPr="001B5B5D" w:rsidRDefault="000708B6" w:rsidP="0006607D">
            <w:pPr>
              <w:rPr>
                <w:rFonts w:ascii="Cambria" w:hAnsi="Cambria" w:cs="Arial"/>
                <w:color w:val="000000"/>
                <w:sz w:val="20"/>
                <w:szCs w:val="20"/>
              </w:rPr>
            </w:pPr>
            <w:r>
              <w:rPr>
                <w:rFonts w:ascii="Cambria" w:hAnsi="Cambria" w:cs="Arial"/>
                <w:color w:val="000000"/>
                <w:sz w:val="20"/>
                <w:szCs w:val="20"/>
              </w:rPr>
              <w:t>:</w:t>
            </w:r>
          </w:p>
        </w:tc>
        <w:tc>
          <w:tcPr>
            <w:tcW w:w="2767" w:type="dxa"/>
            <w:tcBorders>
              <w:top w:val="single" w:sz="4" w:space="0" w:color="auto"/>
              <w:bottom w:val="single" w:sz="4" w:space="0" w:color="auto"/>
            </w:tcBorders>
          </w:tcPr>
          <w:p w14:paraId="43533D7B" w14:textId="0562998B" w:rsidR="000708B6" w:rsidRPr="0051289D" w:rsidRDefault="00360DBB" w:rsidP="0006607D">
            <w:pPr>
              <w:pStyle w:val="Header"/>
              <w:tabs>
                <w:tab w:val="clear" w:pos="4320"/>
                <w:tab w:val="clear" w:pos="8640"/>
              </w:tabs>
              <w:rPr>
                <w:rFonts w:ascii="Cambria" w:hAnsi="Cambria" w:cs="Arial"/>
                <w:iCs/>
                <w:color w:val="000000"/>
                <w:sz w:val="20"/>
                <w:szCs w:val="20"/>
                <w:lang w:val="en-US"/>
              </w:rPr>
            </w:pPr>
            <w:hyperlink r:id="rId12" w:history="1">
              <w:r w:rsidRPr="00C626D8">
                <w:rPr>
                  <w:rStyle w:val="Hyperlink"/>
                  <w:rFonts w:ascii="Cambria" w:hAnsi="Cambria" w:cs="Arial"/>
                  <w:iCs/>
                  <w:sz w:val="20"/>
                  <w:szCs w:val="20"/>
                  <w:lang w:val="en-US"/>
                </w:rPr>
                <w:t>lukiaswar@polibatam.ac.id</w:t>
              </w:r>
            </w:hyperlink>
            <w:r>
              <w:rPr>
                <w:rFonts w:ascii="Cambria" w:hAnsi="Cambria" w:cs="Arial"/>
                <w:iCs/>
                <w:color w:val="000000"/>
                <w:sz w:val="20"/>
                <w:szCs w:val="20"/>
                <w:lang w:val="en-US"/>
              </w:rPr>
              <w:t xml:space="preserve"> </w:t>
            </w:r>
          </w:p>
        </w:tc>
      </w:tr>
      <w:bookmarkEnd w:id="0"/>
    </w:tbl>
    <w:p w14:paraId="6DCB70C3" w14:textId="77777777" w:rsidR="000708B6" w:rsidRDefault="000708B6" w:rsidP="000708B6">
      <w:pPr>
        <w:tabs>
          <w:tab w:val="left" w:pos="561"/>
          <w:tab w:val="num" w:pos="1080"/>
        </w:tabs>
        <w:ind w:left="561" w:hanging="561"/>
      </w:pPr>
    </w:p>
    <w:p w14:paraId="30B1E30D" w14:textId="77777777" w:rsidR="000708B6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0708B6">
        <w:rPr>
          <w:rFonts w:ascii="Cambria" w:hAnsi="Cambria" w:cs="Arial"/>
          <w:sz w:val="20"/>
          <w:szCs w:val="20"/>
        </w:rPr>
        <w:t>DEFINISI ISTILAH</w:t>
      </w:r>
    </w:p>
    <w:tbl>
      <w:tblPr>
        <w:tblW w:w="4780" w:type="pct"/>
        <w:tblInd w:w="534" w:type="dxa"/>
        <w:tblLook w:val="04A0" w:firstRow="1" w:lastRow="0" w:firstColumn="1" w:lastColumn="0" w:noHBand="0" w:noVBand="1"/>
      </w:tblPr>
      <w:tblGrid>
        <w:gridCol w:w="2626"/>
        <w:gridCol w:w="293"/>
        <w:gridCol w:w="10056"/>
      </w:tblGrid>
      <w:tr w:rsidR="00F96EFD" w:rsidRPr="0057229C" w14:paraId="1640005D" w14:textId="77777777" w:rsidTr="007F0AE3">
        <w:tc>
          <w:tcPr>
            <w:tcW w:w="1012" w:type="pct"/>
            <w:shd w:val="clear" w:color="auto" w:fill="auto"/>
          </w:tcPr>
          <w:p w14:paraId="33602717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>CPL</w:t>
            </w:r>
          </w:p>
        </w:tc>
        <w:tc>
          <w:tcPr>
            <w:tcW w:w="113" w:type="pct"/>
            <w:shd w:val="clear" w:color="auto" w:fill="auto"/>
          </w:tcPr>
          <w:p w14:paraId="0AC86E22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4635BA7C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Capaian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Pembelajaran </w:t>
            </w: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Lulusan</w:t>
            </w:r>
            <w:proofErr w:type="spellEnd"/>
            <w:r w:rsidR="00421FD1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</w:p>
        </w:tc>
      </w:tr>
      <w:tr w:rsidR="00F96EFD" w:rsidRPr="0057229C" w14:paraId="326A7971" w14:textId="77777777" w:rsidTr="007F0AE3">
        <w:tc>
          <w:tcPr>
            <w:tcW w:w="1012" w:type="pct"/>
            <w:shd w:val="clear" w:color="auto" w:fill="auto"/>
          </w:tcPr>
          <w:p w14:paraId="305AB70B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>SKS</w:t>
            </w:r>
          </w:p>
        </w:tc>
        <w:tc>
          <w:tcPr>
            <w:tcW w:w="113" w:type="pct"/>
            <w:shd w:val="clear" w:color="auto" w:fill="auto"/>
          </w:tcPr>
          <w:p w14:paraId="232CF0DF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0E21669E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Sistem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Kredit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Semester</w:t>
            </w:r>
          </w:p>
        </w:tc>
      </w:tr>
      <w:tr w:rsidR="00F96EFD" w:rsidRPr="0057229C" w14:paraId="0E6B929B" w14:textId="77777777" w:rsidTr="007F0AE3">
        <w:tc>
          <w:tcPr>
            <w:tcW w:w="1012" w:type="pct"/>
            <w:shd w:val="clear" w:color="auto" w:fill="auto"/>
          </w:tcPr>
          <w:p w14:paraId="39C1A6D0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>PB</w:t>
            </w:r>
          </w:p>
        </w:tc>
        <w:tc>
          <w:tcPr>
            <w:tcW w:w="113" w:type="pct"/>
            <w:shd w:val="clear" w:color="auto" w:fill="auto"/>
          </w:tcPr>
          <w:p w14:paraId="55294D55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2C889291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Proses </w:t>
            </w: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Belajar</w:t>
            </w:r>
            <w:proofErr w:type="spellEnd"/>
          </w:p>
        </w:tc>
      </w:tr>
      <w:tr w:rsidR="00F96EFD" w:rsidRPr="0057229C" w14:paraId="079210DF" w14:textId="77777777" w:rsidTr="007F0AE3">
        <w:tc>
          <w:tcPr>
            <w:tcW w:w="1012" w:type="pct"/>
            <w:shd w:val="clear" w:color="auto" w:fill="auto"/>
          </w:tcPr>
          <w:p w14:paraId="4FE3F430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>PT</w:t>
            </w:r>
          </w:p>
        </w:tc>
        <w:tc>
          <w:tcPr>
            <w:tcW w:w="113" w:type="pct"/>
            <w:shd w:val="clear" w:color="auto" w:fill="auto"/>
          </w:tcPr>
          <w:p w14:paraId="771BB1E5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7C84A3EF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Penugasan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Terstruktur</w:t>
            </w:r>
            <w:proofErr w:type="spellEnd"/>
          </w:p>
        </w:tc>
      </w:tr>
      <w:tr w:rsidR="00F96EFD" w:rsidRPr="0057229C" w14:paraId="4D974328" w14:textId="77777777" w:rsidTr="007F0AE3">
        <w:tc>
          <w:tcPr>
            <w:tcW w:w="1012" w:type="pct"/>
            <w:shd w:val="clear" w:color="auto" w:fill="auto"/>
          </w:tcPr>
          <w:p w14:paraId="099DF708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>BM</w:t>
            </w:r>
          </w:p>
        </w:tc>
        <w:tc>
          <w:tcPr>
            <w:tcW w:w="113" w:type="pct"/>
            <w:shd w:val="clear" w:color="auto" w:fill="auto"/>
          </w:tcPr>
          <w:p w14:paraId="0C1AB458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77853D8D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Belajar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Mendiri</w:t>
            </w:r>
            <w:proofErr w:type="spellEnd"/>
          </w:p>
        </w:tc>
      </w:tr>
      <w:tr w:rsidR="00F96EFD" w:rsidRPr="0057229C" w14:paraId="1790F24D" w14:textId="77777777" w:rsidTr="007F0AE3">
        <w:tc>
          <w:tcPr>
            <w:tcW w:w="1012" w:type="pct"/>
            <w:shd w:val="clear" w:color="auto" w:fill="auto"/>
          </w:tcPr>
          <w:p w14:paraId="3EF835F7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>
              <w:rPr>
                <w:rFonts w:ascii="Cambria" w:hAnsi="Cambria" w:cs="Arial"/>
                <w:b/>
                <w:sz w:val="20"/>
                <w:szCs w:val="20"/>
              </w:rPr>
              <w:t>Prodi</w:t>
            </w:r>
          </w:p>
        </w:tc>
        <w:tc>
          <w:tcPr>
            <w:tcW w:w="113" w:type="pct"/>
            <w:shd w:val="clear" w:color="auto" w:fill="auto"/>
          </w:tcPr>
          <w:p w14:paraId="533B15CD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1CC047D8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r>
              <w:rPr>
                <w:rFonts w:ascii="Cambria" w:hAnsi="Cambria" w:cs="Arial"/>
                <w:bCs/>
                <w:sz w:val="20"/>
                <w:szCs w:val="20"/>
              </w:rPr>
              <w:t>Program Studi</w:t>
            </w:r>
          </w:p>
        </w:tc>
      </w:tr>
      <w:tr w:rsidR="00F96EFD" w:rsidRPr="0057229C" w14:paraId="4ECDD26E" w14:textId="77777777" w:rsidTr="007F0AE3">
        <w:tc>
          <w:tcPr>
            <w:tcW w:w="1012" w:type="pct"/>
            <w:shd w:val="clear" w:color="auto" w:fill="auto"/>
          </w:tcPr>
          <w:p w14:paraId="2EAC3CBB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proofErr w:type="spellStart"/>
            <w:r>
              <w:rPr>
                <w:rFonts w:ascii="Cambria" w:hAnsi="Cambria" w:cs="Arial"/>
                <w:b/>
                <w:sz w:val="20"/>
                <w:szCs w:val="20"/>
              </w:rPr>
              <w:t>Modalitas</w:t>
            </w:r>
            <w:proofErr w:type="spellEnd"/>
            <w:r>
              <w:rPr>
                <w:rFonts w:ascii="Cambria" w:hAnsi="Cambria" w:cs="Arial"/>
                <w:b/>
                <w:sz w:val="20"/>
                <w:szCs w:val="20"/>
              </w:rPr>
              <w:t xml:space="preserve"> Pembelajaran</w:t>
            </w:r>
          </w:p>
        </w:tc>
        <w:tc>
          <w:tcPr>
            <w:tcW w:w="113" w:type="pct"/>
            <w:shd w:val="clear" w:color="auto" w:fill="auto"/>
          </w:tcPr>
          <w:p w14:paraId="20A293B9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1809E61E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r>
              <w:rPr>
                <w:rFonts w:ascii="Cambria" w:hAnsi="Cambria" w:cs="Arial"/>
                <w:bCs/>
                <w:sz w:val="20"/>
                <w:szCs w:val="20"/>
              </w:rPr>
              <w:t xml:space="preserve">Cara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elajar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imiliki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setiap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mahasisw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idalam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kelas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atau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is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juga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isebut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tipe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elajar</w:t>
            </w:r>
            <w:proofErr w:type="spellEnd"/>
          </w:p>
        </w:tc>
      </w:tr>
      <w:tr w:rsidR="00F96EFD" w:rsidRPr="0057229C" w14:paraId="381FBD00" w14:textId="77777777" w:rsidTr="007F0AE3">
        <w:tc>
          <w:tcPr>
            <w:tcW w:w="1012" w:type="pct"/>
            <w:shd w:val="clear" w:color="auto" w:fill="auto"/>
          </w:tcPr>
          <w:p w14:paraId="490EB561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>
              <w:rPr>
                <w:rFonts w:ascii="Cambria" w:hAnsi="Cambria" w:cs="Arial"/>
                <w:b/>
                <w:sz w:val="20"/>
                <w:szCs w:val="20"/>
              </w:rPr>
              <w:t>Metode Pembelajaran</w:t>
            </w:r>
          </w:p>
        </w:tc>
        <w:tc>
          <w:tcPr>
            <w:tcW w:w="113" w:type="pct"/>
            <w:shd w:val="clear" w:color="auto" w:fill="auto"/>
          </w:tcPr>
          <w:p w14:paraId="545127E6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48747E57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r>
              <w:rPr>
                <w:rFonts w:ascii="Cambria" w:hAnsi="Cambria" w:cs="Arial"/>
                <w:bCs/>
                <w:sz w:val="20"/>
                <w:szCs w:val="20"/>
              </w:rPr>
              <w:t xml:space="preserve">Metode Pembelajaran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apat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erup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</w:t>
            </w:r>
            <w:r w:rsidRPr="008C21CE">
              <w:rPr>
                <w:rFonts w:ascii="Cambria" w:hAnsi="Cambria" w:cs="Arial"/>
                <w:bCs/>
                <w:sz w:val="20"/>
                <w:szCs w:val="20"/>
              </w:rPr>
              <w:t>iskusi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kelompok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simulasi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studi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kasus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, Pembelajaran</w:t>
            </w:r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kolaboratif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Pembelajaran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kooperatif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, Pembelajaran</w:t>
            </w:r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berbasis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proyek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Pembelajaran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berbasis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masalah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atau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metode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Pembelajaran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lain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, yang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dapat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secara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efektif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memfasilitasi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pemenuhan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capaian</w:t>
            </w:r>
            <w:proofErr w:type="spellEnd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pembelajaran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8C21CE">
              <w:rPr>
                <w:rFonts w:ascii="Cambria" w:hAnsi="Cambria" w:cs="Arial"/>
                <w:bCs/>
                <w:sz w:val="20"/>
                <w:szCs w:val="20"/>
              </w:rPr>
              <w:t>lulusan</w:t>
            </w:r>
            <w:proofErr w:type="spellEnd"/>
          </w:p>
        </w:tc>
      </w:tr>
      <w:tr w:rsidR="00F96EFD" w:rsidRPr="0057229C" w14:paraId="08961614" w14:textId="77777777" w:rsidTr="007F0AE3">
        <w:tc>
          <w:tcPr>
            <w:tcW w:w="1012" w:type="pct"/>
            <w:shd w:val="clear" w:color="auto" w:fill="auto"/>
          </w:tcPr>
          <w:p w14:paraId="34A28A55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proofErr w:type="spellStart"/>
            <w:r>
              <w:rPr>
                <w:rFonts w:ascii="Cambria" w:hAnsi="Cambria" w:cs="Arial"/>
                <w:b/>
                <w:sz w:val="20"/>
                <w:szCs w:val="20"/>
              </w:rPr>
              <w:t>Bentuk</w:t>
            </w:r>
            <w:proofErr w:type="spellEnd"/>
            <w:r>
              <w:rPr>
                <w:rFonts w:ascii="Cambria" w:hAnsi="Cambria" w:cs="Arial"/>
                <w:b/>
                <w:sz w:val="20"/>
                <w:szCs w:val="20"/>
              </w:rPr>
              <w:t xml:space="preserve"> Pembelajaran</w:t>
            </w:r>
          </w:p>
        </w:tc>
        <w:tc>
          <w:tcPr>
            <w:tcW w:w="113" w:type="pct"/>
            <w:shd w:val="clear" w:color="auto" w:fill="auto"/>
          </w:tcPr>
          <w:p w14:paraId="5AA1B6D8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08F05FC1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entuk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mewadahi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metode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pembelajaran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yang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dapat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berup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kuliah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responsi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dan tutorial, seminar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raktikum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raktik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studio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raktik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bengkel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,</w:t>
            </w:r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raktik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lapang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raktik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kerj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neliti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rancang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atau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ngembangan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latih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militer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rtukar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lajar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magang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,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wirausaha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>, dan/</w:t>
            </w:r>
            <w:proofErr w:type="spellStart"/>
            <w:r>
              <w:rPr>
                <w:rFonts w:ascii="Cambria" w:hAnsi="Cambria" w:cs="Arial"/>
                <w:bCs/>
                <w:sz w:val="20"/>
                <w:szCs w:val="20"/>
              </w:rPr>
              <w:t>atau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bentuk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lain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pengabdian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kepada</w:t>
            </w:r>
            <w:proofErr w:type="spellEnd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7061CA">
              <w:rPr>
                <w:rFonts w:ascii="Cambria" w:hAnsi="Cambria" w:cs="Arial"/>
                <w:bCs/>
                <w:sz w:val="20"/>
                <w:szCs w:val="20"/>
              </w:rPr>
              <w:t>masyarakat</w:t>
            </w:r>
            <w:proofErr w:type="spellEnd"/>
            <w:r>
              <w:rPr>
                <w:rFonts w:ascii="Cambria" w:hAnsi="Cambria" w:cs="Arial"/>
                <w:bCs/>
                <w:sz w:val="20"/>
                <w:szCs w:val="20"/>
              </w:rPr>
              <w:t>.</w:t>
            </w:r>
          </w:p>
        </w:tc>
      </w:tr>
      <w:tr w:rsidR="00F96EFD" w:rsidRPr="0057229C" w14:paraId="7E44D9D0" w14:textId="77777777" w:rsidTr="007F0AE3">
        <w:tc>
          <w:tcPr>
            <w:tcW w:w="1012" w:type="pct"/>
            <w:shd w:val="clear" w:color="auto" w:fill="auto"/>
          </w:tcPr>
          <w:p w14:paraId="00D9C221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>
              <w:rPr>
                <w:rFonts w:ascii="Cambria" w:hAnsi="Cambria" w:cs="Arial"/>
                <w:b/>
                <w:sz w:val="20"/>
                <w:szCs w:val="20"/>
              </w:rPr>
              <w:t>Strategi Pembelajaran</w:t>
            </w:r>
          </w:p>
        </w:tc>
        <w:tc>
          <w:tcPr>
            <w:tcW w:w="113" w:type="pct"/>
            <w:shd w:val="clear" w:color="auto" w:fill="auto"/>
          </w:tcPr>
          <w:p w14:paraId="3CF91CB1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3BCE8EB0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r>
              <w:rPr>
                <w:rFonts w:ascii="Cambria" w:hAnsi="Cambria" w:cs="Arial"/>
                <w:bCs/>
                <w:sz w:val="20"/>
                <w:szCs w:val="20"/>
              </w:rPr>
              <w:t>C</w:t>
            </w:r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ara yang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digunakan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untuk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menyampaikan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metode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pembelajaran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dalam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suatu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lingkungan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kegiatan</w:t>
            </w:r>
            <w:proofErr w:type="spellEnd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 xml:space="preserve"> </w:t>
            </w:r>
            <w:proofErr w:type="spellStart"/>
            <w:r w:rsidRPr="00C62246">
              <w:rPr>
                <w:rFonts w:ascii="Cambria" w:hAnsi="Cambria" w:cs="Arial"/>
                <w:bCs/>
                <w:sz w:val="20"/>
                <w:szCs w:val="20"/>
              </w:rPr>
              <w:t>pembelajaran</w:t>
            </w:r>
            <w:proofErr w:type="spellEnd"/>
          </w:p>
        </w:tc>
      </w:tr>
      <w:tr w:rsidR="00F96EFD" w:rsidRPr="0057229C" w14:paraId="62ABBC9B" w14:textId="77777777" w:rsidTr="007F0AE3">
        <w:tc>
          <w:tcPr>
            <w:tcW w:w="1012" w:type="pct"/>
            <w:shd w:val="clear" w:color="auto" w:fill="auto"/>
          </w:tcPr>
          <w:p w14:paraId="326505A3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/>
                <w:sz w:val="20"/>
                <w:szCs w:val="20"/>
              </w:rPr>
            </w:pPr>
            <w:r w:rsidRPr="0057229C">
              <w:rPr>
                <w:rFonts w:ascii="Cambria" w:hAnsi="Cambria" w:cs="Arial"/>
                <w:b/>
                <w:sz w:val="20"/>
                <w:szCs w:val="20"/>
              </w:rPr>
              <w:t xml:space="preserve">SN </w:t>
            </w:r>
            <w:proofErr w:type="spellStart"/>
            <w:r w:rsidRPr="0057229C">
              <w:rPr>
                <w:rFonts w:ascii="Cambria" w:hAnsi="Cambria" w:cs="Arial"/>
                <w:b/>
                <w:sz w:val="20"/>
                <w:szCs w:val="20"/>
              </w:rPr>
              <w:t>Dikti</w:t>
            </w:r>
            <w:proofErr w:type="spellEnd"/>
          </w:p>
        </w:tc>
        <w:tc>
          <w:tcPr>
            <w:tcW w:w="113" w:type="pct"/>
            <w:shd w:val="clear" w:color="auto" w:fill="auto"/>
          </w:tcPr>
          <w:p w14:paraId="68960877" w14:textId="77777777" w:rsidR="00F96EFD" w:rsidRPr="0057229C" w:rsidRDefault="00F96EFD" w:rsidP="0006607D">
            <w:pPr>
              <w:tabs>
                <w:tab w:val="left" w:pos="561"/>
              </w:tabs>
              <w:rPr>
                <w:rFonts w:ascii="Cambria" w:hAnsi="Cambria" w:cs="Arial"/>
                <w:bCs/>
                <w:sz w:val="20"/>
                <w:szCs w:val="20"/>
              </w:rPr>
            </w:pPr>
            <w:r w:rsidRPr="0057229C">
              <w:rPr>
                <w:rFonts w:ascii="Cambria" w:hAnsi="Cambria" w:cs="Arial"/>
                <w:bCs/>
                <w:sz w:val="20"/>
                <w:szCs w:val="20"/>
              </w:rPr>
              <w:t>:</w:t>
            </w:r>
          </w:p>
        </w:tc>
        <w:tc>
          <w:tcPr>
            <w:tcW w:w="3875" w:type="pct"/>
            <w:shd w:val="clear" w:color="auto" w:fill="auto"/>
          </w:tcPr>
          <w:p w14:paraId="5ECFBDA8" w14:textId="77777777" w:rsidR="00F96EFD" w:rsidRPr="0057229C" w:rsidRDefault="00F96EFD" w:rsidP="0006607D">
            <w:pPr>
              <w:tabs>
                <w:tab w:val="left" w:pos="561"/>
              </w:tabs>
              <w:jc w:val="both"/>
              <w:rPr>
                <w:rFonts w:ascii="Cambria" w:hAnsi="Cambria" w:cs="Arial"/>
                <w:bCs/>
                <w:sz w:val="20"/>
                <w:szCs w:val="20"/>
              </w:rPr>
            </w:pPr>
            <w:proofErr w:type="spellStart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>Standar</w:t>
            </w:r>
            <w:proofErr w:type="spellEnd"/>
            <w:r w:rsidRPr="0057229C">
              <w:rPr>
                <w:rFonts w:ascii="Cambria" w:hAnsi="Cambria" w:cs="Arial"/>
                <w:bCs/>
                <w:sz w:val="20"/>
                <w:szCs w:val="20"/>
              </w:rPr>
              <w:t xml:space="preserve"> Nasional Pendidikan Tinggi</w:t>
            </w:r>
          </w:p>
        </w:tc>
      </w:tr>
    </w:tbl>
    <w:p w14:paraId="716F79B2" w14:textId="77777777" w:rsidR="00F96EFD" w:rsidRDefault="00F96EFD" w:rsidP="00F96EFD">
      <w:pPr>
        <w:rPr>
          <w:lang w:val="id-ID"/>
        </w:rPr>
      </w:pPr>
    </w:p>
    <w:p w14:paraId="5C9C9760" w14:textId="77777777" w:rsidR="000708B6" w:rsidRPr="00F200AA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b w:val="0"/>
          <w:sz w:val="20"/>
          <w:szCs w:val="20"/>
        </w:rPr>
      </w:pPr>
      <w:r w:rsidRPr="00C174BA">
        <w:rPr>
          <w:rFonts w:ascii="Cambria" w:hAnsi="Cambria" w:cs="Arial"/>
          <w:sz w:val="20"/>
          <w:szCs w:val="20"/>
        </w:rPr>
        <w:t xml:space="preserve">DESKRIPSI MATA KULIAH </w:t>
      </w:r>
    </w:p>
    <w:p w14:paraId="19AC3350" w14:textId="77777777" w:rsidR="00AE4D8C" w:rsidRPr="00D7752C" w:rsidRDefault="00AE4D8C" w:rsidP="00AE4D8C">
      <w:pPr>
        <w:tabs>
          <w:tab w:val="left" w:pos="561"/>
        </w:tabs>
        <w:spacing w:line="276" w:lineRule="auto"/>
        <w:ind w:left="561"/>
        <w:jc w:val="both"/>
        <w:rPr>
          <w:rFonts w:ascii="Cambria" w:hAnsi="Cambria" w:cs="Arial"/>
          <w:iCs/>
          <w:sz w:val="20"/>
          <w:szCs w:val="20"/>
        </w:rPr>
      </w:pPr>
      <w:r w:rsidRPr="00D7752C">
        <w:rPr>
          <w:rFonts w:ascii="Cambria" w:hAnsi="Cambria" w:cs="Arial"/>
          <w:iCs/>
          <w:sz w:val="20"/>
          <w:szCs w:val="20"/>
        </w:rPr>
        <w:t xml:space="preserve">Mata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uli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ini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erupak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ata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uli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yang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bertuju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emberik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ahasiwa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pemaham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terkait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aid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dasar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penulis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ilmi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. Mata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uli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ini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juga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bertuju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agar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ahasiswa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ampu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engaplikasik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aid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penulis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ilmiah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,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serta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mampu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berkomunikasi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untuk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keperlu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akademik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,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baik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D7752C">
        <w:rPr>
          <w:rFonts w:ascii="Cambria" w:hAnsi="Cambria" w:cs="Arial"/>
          <w:iCs/>
          <w:sz w:val="20"/>
          <w:szCs w:val="20"/>
        </w:rPr>
        <w:t>lisan</w:t>
      </w:r>
      <w:proofErr w:type="spellEnd"/>
      <w:r w:rsidRPr="00D7752C">
        <w:rPr>
          <w:rFonts w:ascii="Cambria" w:hAnsi="Cambria" w:cs="Arial"/>
          <w:iCs/>
          <w:sz w:val="20"/>
          <w:szCs w:val="20"/>
        </w:rPr>
        <w:t xml:space="preserve"> dan tulisan.  </w:t>
      </w:r>
    </w:p>
    <w:p w14:paraId="7C73815A" w14:textId="77777777" w:rsidR="00EF02EB" w:rsidRDefault="00EF02EB" w:rsidP="002213CF">
      <w:pPr>
        <w:pStyle w:val="BodyTextIndent"/>
        <w:spacing w:line="240" w:lineRule="auto"/>
        <w:jc w:val="both"/>
        <w:rPr>
          <w:rFonts w:ascii="Cambria" w:eastAsia="MS Mincho" w:hAnsi="Cambria" w:cs="Arial"/>
          <w:sz w:val="20"/>
          <w:szCs w:val="20"/>
          <w:lang w:val="en-US" w:eastAsia="ja-JP"/>
        </w:rPr>
      </w:pPr>
    </w:p>
    <w:p w14:paraId="76366296" w14:textId="77777777" w:rsidR="00EF02EB" w:rsidRDefault="00EF02EB" w:rsidP="002213CF">
      <w:pPr>
        <w:pStyle w:val="BodyTextIndent"/>
        <w:spacing w:line="240" w:lineRule="auto"/>
        <w:jc w:val="both"/>
        <w:rPr>
          <w:rFonts w:ascii="Cambria" w:eastAsia="MS Mincho" w:hAnsi="Cambria" w:cs="Arial"/>
          <w:i/>
          <w:sz w:val="20"/>
          <w:szCs w:val="20"/>
          <w:lang w:eastAsia="ja-JP"/>
        </w:rPr>
      </w:pPr>
    </w:p>
    <w:p w14:paraId="4B540B76" w14:textId="1FB87F8A" w:rsidR="00023DF1" w:rsidRPr="00023DF1" w:rsidRDefault="0043755D" w:rsidP="00023DF1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EC03A0">
        <w:rPr>
          <w:rFonts w:ascii="Cambria" w:hAnsi="Cambria" w:cs="Arial"/>
          <w:sz w:val="20"/>
          <w:szCs w:val="20"/>
        </w:rPr>
        <w:lastRenderedPageBreak/>
        <w:t>TUJUAN PEMBELAJARAN (TP)</w:t>
      </w:r>
    </w:p>
    <w:p w14:paraId="4F64CBB9" w14:textId="77777777" w:rsidR="0043755D" w:rsidRDefault="0043755D" w:rsidP="003B42BE">
      <w:pPr>
        <w:tabs>
          <w:tab w:val="left" w:pos="561"/>
        </w:tabs>
        <w:ind w:left="561"/>
        <w:jc w:val="both"/>
        <w:rPr>
          <w:rFonts w:ascii="Cambria" w:hAnsi="Cambria" w:cs="Arial"/>
          <w:i/>
          <w:sz w:val="20"/>
          <w:szCs w:val="20"/>
        </w:rPr>
      </w:pPr>
      <w:r>
        <w:rPr>
          <w:rFonts w:ascii="Cambria" w:hAnsi="Cambria" w:cs="Arial"/>
          <w:i/>
          <w:sz w:val="20"/>
          <w:szCs w:val="20"/>
        </w:rPr>
        <w:t>[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Berisi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tentang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kemampuan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akhir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yang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direncanakan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pada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tiap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tahap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pembelajara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(</w:t>
      </w:r>
      <w:proofErr w:type="spellStart"/>
      <w:r>
        <w:rPr>
          <w:rFonts w:ascii="Cambria" w:hAnsi="Cambria" w:cs="Arial"/>
          <w:i/>
          <w:sz w:val="20"/>
          <w:szCs w:val="20"/>
        </w:rPr>
        <w:t>baik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hardskill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maupu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softskill</w:t>
      </w:r>
      <w:proofErr w:type="spellEnd"/>
      <w:r>
        <w:rPr>
          <w:rFonts w:ascii="Cambria" w:hAnsi="Cambria" w:cs="Arial"/>
          <w:i/>
          <w:sz w:val="20"/>
          <w:szCs w:val="20"/>
        </w:rPr>
        <w:t>)</w:t>
      </w:r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untuk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memenuhi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capaian</w:t>
      </w:r>
      <w:proofErr w:type="spellEnd"/>
      <w:r w:rsidRPr="002F427C"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 w:rsidRPr="002F427C">
        <w:rPr>
          <w:rFonts w:ascii="Cambria" w:hAnsi="Cambria" w:cs="Arial"/>
          <w:i/>
          <w:sz w:val="20"/>
          <w:szCs w:val="20"/>
        </w:rPr>
        <w:t>pembelajara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dan </w:t>
      </w:r>
      <w:proofErr w:type="spellStart"/>
      <w:r>
        <w:rPr>
          <w:rFonts w:ascii="Cambria" w:hAnsi="Cambria" w:cs="Arial"/>
          <w:i/>
          <w:sz w:val="20"/>
          <w:szCs w:val="20"/>
        </w:rPr>
        <w:t>memastika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capaia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pembelajara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ini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mendukung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CPL Prodi. CPL </w:t>
      </w:r>
      <w:proofErr w:type="spellStart"/>
      <w:r>
        <w:rPr>
          <w:rFonts w:ascii="Cambria" w:hAnsi="Cambria" w:cs="Arial"/>
          <w:i/>
          <w:sz w:val="20"/>
          <w:szCs w:val="20"/>
        </w:rPr>
        <w:t>prodi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dapat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diakses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dari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dokumen</w:t>
      </w:r>
      <w:proofErr w:type="spellEnd"/>
      <w:r>
        <w:rPr>
          <w:rFonts w:ascii="Cambria" w:hAnsi="Cambria" w:cs="Arial"/>
          <w:i/>
          <w:sz w:val="20"/>
          <w:szCs w:val="20"/>
        </w:rPr>
        <w:t xml:space="preserve"> </w:t>
      </w:r>
      <w:proofErr w:type="spellStart"/>
      <w:r>
        <w:rPr>
          <w:rFonts w:ascii="Cambria" w:hAnsi="Cambria" w:cs="Arial"/>
          <w:i/>
          <w:sz w:val="20"/>
          <w:szCs w:val="20"/>
        </w:rPr>
        <w:t>kurikulum</w:t>
      </w:r>
      <w:proofErr w:type="spellEnd"/>
      <w:r>
        <w:rPr>
          <w:rFonts w:ascii="Cambria" w:hAnsi="Cambria" w:cs="Arial"/>
          <w:i/>
          <w:sz w:val="20"/>
          <w:szCs w:val="20"/>
        </w:rPr>
        <w:t>]</w:t>
      </w:r>
    </w:p>
    <w:p w14:paraId="68E84E5F" w14:textId="77777777" w:rsidR="0043755D" w:rsidRDefault="0043755D" w:rsidP="0043755D">
      <w:pPr>
        <w:tabs>
          <w:tab w:val="left" w:pos="561"/>
        </w:tabs>
        <w:ind w:left="561"/>
        <w:rPr>
          <w:rFonts w:ascii="Cambria" w:hAnsi="Cambria" w:cs="Arial"/>
          <w:i/>
          <w:sz w:val="20"/>
          <w:szCs w:val="20"/>
        </w:rPr>
      </w:pP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13"/>
        <w:gridCol w:w="2173"/>
        <w:gridCol w:w="692"/>
        <w:gridCol w:w="2218"/>
        <w:gridCol w:w="692"/>
        <w:gridCol w:w="2302"/>
        <w:gridCol w:w="651"/>
        <w:gridCol w:w="1600"/>
        <w:gridCol w:w="692"/>
        <w:gridCol w:w="2029"/>
      </w:tblGrid>
      <w:tr w:rsidR="00657F8C" w:rsidRPr="00D7752C" w14:paraId="2B7E1651" w14:textId="77777777" w:rsidTr="00023DF1">
        <w:trPr>
          <w:trHeight w:val="376"/>
        </w:trPr>
        <w:tc>
          <w:tcPr>
            <w:tcW w:w="189" w:type="pct"/>
            <w:vMerge w:val="restart"/>
            <w:shd w:val="clear" w:color="auto" w:fill="auto"/>
          </w:tcPr>
          <w:p w14:paraId="42C64A8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jc w:val="center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No.</w:t>
            </w:r>
          </w:p>
        </w:tc>
        <w:tc>
          <w:tcPr>
            <w:tcW w:w="801" w:type="pct"/>
            <w:vMerge w:val="restart"/>
            <w:shd w:val="clear" w:color="auto" w:fill="auto"/>
          </w:tcPr>
          <w:p w14:paraId="4C251A3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jc w:val="center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Tujuan Pembelajaran Mata Kuliah</w:t>
            </w:r>
          </w:p>
        </w:tc>
        <w:tc>
          <w:tcPr>
            <w:tcW w:w="4010" w:type="pct"/>
            <w:gridSpan w:val="8"/>
          </w:tcPr>
          <w:p w14:paraId="466BAAA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jc w:val="center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Capaian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Pembelajaran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Lulusan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dibebankan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ke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matakuliah</w:t>
            </w:r>
            <w:proofErr w:type="spellEnd"/>
          </w:p>
        </w:tc>
      </w:tr>
      <w:tr w:rsidR="00657F8C" w:rsidRPr="00D7752C" w14:paraId="4189480D" w14:textId="77777777" w:rsidTr="00023DF1">
        <w:tc>
          <w:tcPr>
            <w:tcW w:w="189" w:type="pct"/>
            <w:vMerge/>
            <w:shd w:val="clear" w:color="auto" w:fill="auto"/>
          </w:tcPr>
          <w:p w14:paraId="1F2AF8D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jc w:val="center"/>
              <w:rPr>
                <w:rFonts w:ascii="Cambria" w:hAnsi="Cambria" w:cs="Arial"/>
                <w:b/>
                <w:bCs/>
                <w:i/>
                <w:sz w:val="20"/>
                <w:szCs w:val="20"/>
              </w:rPr>
            </w:pPr>
          </w:p>
        </w:tc>
        <w:tc>
          <w:tcPr>
            <w:tcW w:w="801" w:type="pct"/>
            <w:vMerge/>
            <w:shd w:val="clear" w:color="auto" w:fill="auto"/>
          </w:tcPr>
          <w:p w14:paraId="4E9A3583" w14:textId="77777777" w:rsidR="00657F8C" w:rsidRPr="00D7752C" w:rsidRDefault="00657F8C" w:rsidP="009927F2">
            <w:pPr>
              <w:pStyle w:val="BodyTextIndent"/>
              <w:spacing w:line="276" w:lineRule="auto"/>
              <w:ind w:left="0"/>
              <w:rPr>
                <w:rFonts w:ascii="Cambria" w:hAnsi="Cambria" w:cs="Arial"/>
                <w:i/>
                <w:iCs w:val="0"/>
                <w:sz w:val="20"/>
                <w:szCs w:val="20"/>
                <w:lang w:val="en-US"/>
              </w:rPr>
            </w:pPr>
          </w:p>
        </w:tc>
        <w:tc>
          <w:tcPr>
            <w:tcW w:w="255" w:type="pct"/>
            <w:shd w:val="clear" w:color="auto" w:fill="auto"/>
          </w:tcPr>
          <w:p w14:paraId="0D03CCC4" w14:textId="77777777" w:rsidR="00657F8C" w:rsidRPr="00D7752C" w:rsidRDefault="00657F8C" w:rsidP="009927F2">
            <w:pPr>
              <w:spacing w:line="276" w:lineRule="auto"/>
              <w:jc w:val="center"/>
              <w:rPr>
                <w:rFonts w:ascii="Cambria" w:hAnsi="Cambria" w:cs="Arial"/>
                <w:b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Kode CPL</w:t>
            </w:r>
          </w:p>
        </w:tc>
        <w:tc>
          <w:tcPr>
            <w:tcW w:w="818" w:type="pct"/>
            <w:shd w:val="clear" w:color="auto" w:fill="auto"/>
          </w:tcPr>
          <w:p w14:paraId="65D33D70" w14:textId="77777777" w:rsidR="00657F8C" w:rsidRPr="00D7752C" w:rsidRDefault="00657F8C" w:rsidP="009927F2">
            <w:pPr>
              <w:spacing w:line="276" w:lineRule="auto"/>
              <w:jc w:val="center"/>
              <w:rPr>
                <w:rFonts w:ascii="Cambria" w:hAnsi="Cambria" w:cs="Arial"/>
                <w:b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Aspek</w:t>
            </w:r>
            <w:proofErr w:type="spellEnd"/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Sikap</w:t>
            </w:r>
            <w:proofErr w:type="spellEnd"/>
          </w:p>
        </w:tc>
        <w:tc>
          <w:tcPr>
            <w:tcW w:w="255" w:type="pct"/>
          </w:tcPr>
          <w:p w14:paraId="73E8E167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Kode CPL</w:t>
            </w:r>
          </w:p>
        </w:tc>
        <w:tc>
          <w:tcPr>
            <w:tcW w:w="849" w:type="pct"/>
            <w:shd w:val="clear" w:color="auto" w:fill="auto"/>
          </w:tcPr>
          <w:p w14:paraId="481C25F4" w14:textId="77777777" w:rsidR="00657F8C" w:rsidRPr="00D7752C" w:rsidRDefault="00657F8C" w:rsidP="00657F8C">
            <w:pPr>
              <w:numPr>
                <w:ilvl w:val="0"/>
                <w:numId w:val="21"/>
              </w:numPr>
              <w:spacing w:line="276" w:lineRule="auto"/>
              <w:ind w:left="177" w:hanging="218"/>
              <w:rPr>
                <w:rFonts w:ascii="Cambria" w:hAnsi="Cambria" w:cs="Arial"/>
                <w:bCs/>
                <w:i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Aspek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Umum</w:t>
            </w:r>
          </w:p>
        </w:tc>
        <w:tc>
          <w:tcPr>
            <w:tcW w:w="240" w:type="pct"/>
          </w:tcPr>
          <w:p w14:paraId="7AE8CD17" w14:textId="77777777" w:rsidR="00657F8C" w:rsidRPr="00D7752C" w:rsidRDefault="00657F8C" w:rsidP="009927F2">
            <w:pPr>
              <w:spacing w:line="276" w:lineRule="auto"/>
              <w:ind w:left="-41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Kode CPL</w:t>
            </w:r>
          </w:p>
        </w:tc>
        <w:tc>
          <w:tcPr>
            <w:tcW w:w="590" w:type="pct"/>
            <w:shd w:val="clear" w:color="auto" w:fill="auto"/>
          </w:tcPr>
          <w:p w14:paraId="5010E82F" w14:textId="77777777" w:rsidR="00657F8C" w:rsidRPr="00D7752C" w:rsidRDefault="00657F8C" w:rsidP="00657F8C">
            <w:pPr>
              <w:numPr>
                <w:ilvl w:val="0"/>
                <w:numId w:val="21"/>
              </w:numPr>
              <w:spacing w:line="276" w:lineRule="auto"/>
              <w:ind w:left="177" w:hanging="218"/>
              <w:rPr>
                <w:rFonts w:ascii="Cambria" w:hAnsi="Cambria" w:cs="Arial"/>
                <w:bCs/>
                <w:i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Aspek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Pengetahuan</w:t>
            </w:r>
            <w:proofErr w:type="spellEnd"/>
          </w:p>
        </w:tc>
        <w:tc>
          <w:tcPr>
            <w:tcW w:w="255" w:type="pct"/>
          </w:tcPr>
          <w:p w14:paraId="33A84497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b/>
                <w:iCs/>
                <w:sz w:val="20"/>
                <w:szCs w:val="20"/>
              </w:rPr>
              <w:t>Kode CPL</w:t>
            </w:r>
          </w:p>
        </w:tc>
        <w:tc>
          <w:tcPr>
            <w:tcW w:w="748" w:type="pct"/>
            <w:shd w:val="clear" w:color="auto" w:fill="auto"/>
          </w:tcPr>
          <w:p w14:paraId="595C35D0" w14:textId="77777777" w:rsidR="00657F8C" w:rsidRPr="00D7752C" w:rsidRDefault="00657F8C" w:rsidP="00657F8C">
            <w:pPr>
              <w:numPr>
                <w:ilvl w:val="0"/>
                <w:numId w:val="22"/>
              </w:numPr>
              <w:spacing w:line="276" w:lineRule="auto"/>
              <w:ind w:left="176" w:hanging="176"/>
              <w:rPr>
                <w:rFonts w:ascii="Cambria" w:hAnsi="Cambria" w:cs="Arial"/>
                <w:bCs/>
                <w:i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Aspek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b/>
                <w:bCs/>
                <w:iCs/>
                <w:sz w:val="20"/>
                <w:szCs w:val="20"/>
              </w:rPr>
              <w:t>Khusus</w:t>
            </w:r>
            <w:proofErr w:type="spellEnd"/>
          </w:p>
        </w:tc>
      </w:tr>
      <w:tr w:rsidR="00657F8C" w:rsidRPr="00D7752C" w14:paraId="72D78164" w14:textId="77777777" w:rsidTr="00023DF1">
        <w:tc>
          <w:tcPr>
            <w:tcW w:w="189" w:type="pct"/>
            <w:shd w:val="clear" w:color="auto" w:fill="auto"/>
          </w:tcPr>
          <w:p w14:paraId="4A9DEC3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1.</w:t>
            </w:r>
          </w:p>
        </w:tc>
        <w:tc>
          <w:tcPr>
            <w:tcW w:w="801" w:type="pct"/>
            <w:shd w:val="clear" w:color="auto" w:fill="auto"/>
          </w:tcPr>
          <w:p w14:paraId="277CF857" w14:textId="1EDFD1FE" w:rsidR="00657F8C" w:rsidRPr="00D7752C" w:rsidRDefault="00657F8C" w:rsidP="009927F2">
            <w:pPr>
              <w:spacing w:line="276" w:lineRule="auto"/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</w:pPr>
            <w:proofErr w:type="spellStart"/>
            <w:r w:rsidRPr="00D7752C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Mahasiswa</w:t>
            </w:r>
            <w:proofErr w:type="spellEnd"/>
            <w:r w:rsidRPr="00D7752C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Pr="00D7752C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mampu</w:t>
            </w:r>
            <w:proofErr w:type="spellEnd"/>
            <w:r w:rsidRPr="00D7752C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mengetahui</w:t>
            </w:r>
            <w:proofErr w:type="spellEnd"/>
            <w:r w:rsid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sejarah</w:t>
            </w:r>
            <w:proofErr w:type="spellEnd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, </w:t>
            </w:r>
            <w:proofErr w:type="spellStart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edudukan</w:t>
            </w:r>
            <w:proofErr w:type="spellEnd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, </w:t>
            </w:r>
            <w:proofErr w:type="spellStart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fungsi</w:t>
            </w:r>
            <w:proofErr w:type="spellEnd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, dan ragam </w:t>
            </w:r>
            <w:proofErr w:type="spellStart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bahasa</w:t>
            </w:r>
            <w:proofErr w:type="spellEnd"/>
            <w:r w:rsidR="00266E6B" w:rsidRPr="00266E6B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Indonesia</w:t>
            </w:r>
          </w:p>
          <w:p w14:paraId="004FF814" w14:textId="77777777" w:rsidR="00657F8C" w:rsidRPr="00D7752C" w:rsidRDefault="00657F8C" w:rsidP="009927F2">
            <w:pPr>
              <w:spacing w:line="276" w:lineRule="auto"/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</w:pPr>
          </w:p>
          <w:p w14:paraId="16ECBBE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  <w:shd w:val="clear" w:color="auto" w:fill="auto"/>
          </w:tcPr>
          <w:p w14:paraId="12F1864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56BA2A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ECC85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CCF834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FED3A4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E181B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39639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ADFD6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DF540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07A8455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78497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A6F23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A6B9E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36231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EDEDB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1C5920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4380A6E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98FF65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E9215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B1155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88CABC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A6F73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65DCF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7DDB5C4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36FFA7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9E9806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DF0A87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7BD96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5E4F840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89E5C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41C5B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4AA19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26333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08692A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55B4DED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D4E31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018200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3890808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1A9ED345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A1BCF96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77F79F4E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epedul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1A7702A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F86ECC6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63648F6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dir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 dan</w:t>
            </w:r>
          </w:p>
          <w:p w14:paraId="5B99E7D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3A5F570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9B7FE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468706F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229B7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B3732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E56A01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47D61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5AEDEEE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4F1E72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3CE26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C7A97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BE39A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B60D8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3138A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562A6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A5171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D74BD2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5</w:t>
            </w:r>
          </w:p>
          <w:p w14:paraId="128A5B1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D6335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7D49B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58267B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D0EC9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0FFC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461B6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950DB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6</w:t>
            </w:r>
          </w:p>
          <w:p w14:paraId="253CD9A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77059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1EE3A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10371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1D3FE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29214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DEED95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14C70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2545D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FF6310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C4FD5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A38CEB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05F654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BE207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76F1AD0E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88FB48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121CC31D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475EDB9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B2DC944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8F27A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inova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CF1AF99" w14:textId="77777777" w:rsidR="00657F8C" w:rsidRPr="00D7752C" w:rsidRDefault="00657F8C" w:rsidP="009927F2">
            <w:pPr>
              <w:pStyle w:val="ListParagraph"/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EA70AC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F16C7F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capa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upervi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yelesa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tugas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tanggungjawabnya;</w:t>
            </w:r>
          </w:p>
          <w:p w14:paraId="72DC2145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01F54BC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3A69DB8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16AA2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28A4CD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B1E60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D2C7A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41359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B1D46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72F02A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85D58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65E591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8BA8A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D219D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34FFC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46410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387B8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E8FFA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A3A5C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1C429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32D57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64345527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rinsi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interpersonal;</w:t>
            </w:r>
          </w:p>
          <w:p w14:paraId="46B39CF9" w14:textId="77777777" w:rsidR="00657F8C" w:rsidRPr="00D7752C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399D43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6F6E76E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D455C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BEAC53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189CFC2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981C22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021A2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5B2F92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0E227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4D176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86D08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DF9F71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98A4FA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A1FA3E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DE7DC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8CE88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C07E3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3FB61C21" w14:textId="77777777" w:rsidR="00657F8C" w:rsidRPr="00D7752C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4862014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657F8C" w:rsidRPr="00D7752C" w14:paraId="788BF760" w14:textId="77777777" w:rsidTr="00023DF1">
        <w:tc>
          <w:tcPr>
            <w:tcW w:w="189" w:type="pct"/>
            <w:shd w:val="clear" w:color="auto" w:fill="auto"/>
          </w:tcPr>
          <w:p w14:paraId="508BC48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2.</w:t>
            </w:r>
          </w:p>
        </w:tc>
        <w:tc>
          <w:tcPr>
            <w:tcW w:w="801" w:type="pct"/>
            <w:shd w:val="clear" w:color="auto" w:fill="auto"/>
          </w:tcPr>
          <w:p w14:paraId="1D002C5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engimplementasikan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kaidah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kebahasaan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penulisan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ilmiah</w:t>
            </w:r>
            <w:proofErr w:type="spellEnd"/>
          </w:p>
          <w:p w14:paraId="2AB2CF2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  <w:shd w:val="clear" w:color="auto" w:fill="auto"/>
          </w:tcPr>
          <w:p w14:paraId="28C16C6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1F675F9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CBE17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795DE3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799B4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345A87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5D8CC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EE0E6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AA442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3B06613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ECD5AC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2009D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32641A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B1F85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9001E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A704B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S-5</w:t>
            </w:r>
          </w:p>
          <w:p w14:paraId="5C6DBB7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BDF19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9EB110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9F89F6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07B07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09D0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F8032A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6423408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76E4B9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D559DB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905D7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55F160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3BDC8BA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E6EE6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454794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BD517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EA1BD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39EA8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7CE63EE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09627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14456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23B855A5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1BA55C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1478E3DF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ghar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7CCAA72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57C0F91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36DD35E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27527EA3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22D1039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4784740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U-1</w:t>
            </w:r>
          </w:p>
          <w:p w14:paraId="3F6504A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6FF35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ED698A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9AA64C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E81B2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66753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4ACAFB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DD609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D020C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D875A6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CA3D38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33F7694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58E339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5DF23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20D61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C2AC4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33577A1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F429A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AEE252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1472A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7F6BE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75C354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75620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3F647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3FDF79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10CF0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CE1F6B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C36BE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B1056F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E407F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131D5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5AA2A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31E8BA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55E14FE0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elesa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lingku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analis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e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tod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l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up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ud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k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FC23105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7DF753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29FB39C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3BA6D91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20A444B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EACB6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40895C2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70A0E6D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C5639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A8A27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098C2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52408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827A1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493D37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6259FF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7728F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6A675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70B3A8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D09F7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83477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31597DE4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rinsi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513F6FC4" w14:textId="77777777" w:rsidR="00657F8C" w:rsidRPr="00D7752C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9AF872D" w14:textId="77777777" w:rsidR="00657F8C" w:rsidRPr="00D7752C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DE17C1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3E61BD9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B432A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0761B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583BB24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532DB4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13274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D7C67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E6532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10930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E52C3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DD139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F446B4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D384D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9BF8F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1AB9CF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B152C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70C2363F" w14:textId="77777777" w:rsidR="00657F8C" w:rsidRPr="00D7752C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65A7FC6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657F8C" w:rsidRPr="00D7752C" w14:paraId="471D4BB3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2C9E21E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3.</w:t>
            </w:r>
          </w:p>
        </w:tc>
        <w:tc>
          <w:tcPr>
            <w:tcW w:w="801" w:type="pct"/>
            <w:shd w:val="clear" w:color="auto" w:fill="auto"/>
          </w:tcPr>
          <w:p w14:paraId="4987507E" w14:textId="700D3B4F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/>
                <w:sz w:val="20"/>
                <w:szCs w:val="20"/>
              </w:rPr>
            </w:pPr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emahami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r w:rsidR="00266E6B">
              <w:rPr>
                <w:rFonts w:ascii="Cambria" w:hAnsi="Cambria"/>
                <w:sz w:val="20"/>
                <w:szCs w:val="20"/>
              </w:rPr>
              <w:t xml:space="preserve">dan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mengaplikasikan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ustka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,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landasan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teori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,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lastRenderedPageBreak/>
              <w:t>teknik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enyajian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data,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enulisan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kutipan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(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sitasi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) dan daftar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ustaka</w:t>
            </w:r>
            <w:proofErr w:type="spellEnd"/>
          </w:p>
          <w:p w14:paraId="6727C6B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</w:p>
        </w:tc>
        <w:tc>
          <w:tcPr>
            <w:tcW w:w="255" w:type="pct"/>
            <w:shd w:val="clear" w:color="auto" w:fill="auto"/>
          </w:tcPr>
          <w:p w14:paraId="7C00401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S-2</w:t>
            </w:r>
          </w:p>
          <w:p w14:paraId="30A8714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0D807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0705E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79C46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871B08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C8E6C4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EDCF14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220D9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1E6FFBA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15E62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2B074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5C3604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52293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203E22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07840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7D5FD6A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BBB38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BE2B4C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33E30B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3E021C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7C400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B0647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270B1DF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0898CC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EABEC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A4D3B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55C13D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4872D81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D86C7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C57B4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17243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D6230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C09DE5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51A2940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16CAB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6B51A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4E275917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agama, moral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691ABC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2D771A9A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4D4459B7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2329E2A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AEAA58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16DDC21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546C3BF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5745F28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U-1</w:t>
            </w:r>
          </w:p>
          <w:p w14:paraId="3176504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2F1A95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F9BB9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9E023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C7F5F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32B8A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4E1B40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C5666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CF798F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1B5655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FCF03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4097C6A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AC73E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E7DF4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6C952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A20EF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112617B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68A17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07583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ECF940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6F129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29AF6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3A0BB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E0E99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6D10F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31349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5</w:t>
            </w:r>
          </w:p>
          <w:p w14:paraId="7FBB62A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2C4FD7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3D3CE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569FB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393C7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D1820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76872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2CEFD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6</w:t>
            </w:r>
          </w:p>
          <w:p w14:paraId="5AF9D5F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92037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59B3EC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C31BC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0D547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6E5BC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9C2E4F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4D78AA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EE690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410FC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F065ED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27238E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FCB52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3BD7EF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7</w:t>
            </w:r>
          </w:p>
        </w:tc>
        <w:tc>
          <w:tcPr>
            <w:tcW w:w="849" w:type="pct"/>
          </w:tcPr>
          <w:p w14:paraId="17BCAA9E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elesa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lingku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ganalis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e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tod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l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up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ud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k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BEA1D8E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7CA63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C01F084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74AB94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3E72C60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9E3006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inova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DA52528" w14:textId="77777777" w:rsidR="00657F8C" w:rsidRPr="00D7752C" w:rsidRDefault="00657F8C" w:rsidP="009927F2">
            <w:pPr>
              <w:pStyle w:val="ListParagraph"/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38F343F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D3F7A8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capa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upervi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yelesa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tugas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jawab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9D0A64D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proses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r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jawab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elol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gemba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peten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kerj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diri</w:t>
            </w:r>
            <w:proofErr w:type="spellEnd"/>
          </w:p>
        </w:tc>
        <w:tc>
          <w:tcPr>
            <w:tcW w:w="240" w:type="pct"/>
          </w:tcPr>
          <w:p w14:paraId="2488894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2507303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D0F25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DEDB6F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39106E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C1EE2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3DB51F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E584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08779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E18A0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57990D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B5DDC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309B6B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B376C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5DDF8FA5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rinsi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64969C5C" w14:textId="77777777" w:rsidR="00657F8C" w:rsidRPr="00D7752C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0F95316" w14:textId="77777777" w:rsidR="00657F8C" w:rsidRPr="00D7752C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7F5286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131C57E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6525C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678D4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7FA4916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6BBCE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3A5CF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0CEC9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DCF83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2AC84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351CFC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9C5DB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C4AC5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157F6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CC5191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60413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7B2240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081E27D2" w14:textId="77777777" w:rsidR="00657F8C" w:rsidRPr="00D7752C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07EA6B2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657F8C" w:rsidRPr="00D7752C" w14:paraId="07EF89A4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49EDE30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4.</w:t>
            </w:r>
          </w:p>
        </w:tc>
        <w:tc>
          <w:tcPr>
            <w:tcW w:w="801" w:type="pct"/>
            <w:shd w:val="clear" w:color="auto" w:fill="auto"/>
          </w:tcPr>
          <w:p w14:paraId="04F2D516" w14:textId="6CFFE1B1" w:rsidR="00657F8C" w:rsidRPr="00D7752C" w:rsidRDefault="00657F8C" w:rsidP="00266E6B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memahami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lagiarisme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dan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etika</w:t>
            </w:r>
            <w:proofErr w:type="spellEnd"/>
            <w:r w:rsidR="00266E6B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266E6B">
              <w:rPr>
                <w:rFonts w:ascii="Cambria" w:hAnsi="Cambria"/>
                <w:sz w:val="20"/>
                <w:szCs w:val="20"/>
              </w:rPr>
              <w:t>penulisan</w:t>
            </w:r>
            <w:proofErr w:type="spellEnd"/>
            <w:r w:rsidRPr="00D7752C">
              <w:rPr>
                <w:rFonts w:ascii="Cambria" w:hAnsi="Cambria"/>
                <w:sz w:val="20"/>
                <w:szCs w:val="20"/>
              </w:rPr>
              <w:t xml:space="preserve"> </w:t>
            </w:r>
          </w:p>
        </w:tc>
        <w:tc>
          <w:tcPr>
            <w:tcW w:w="255" w:type="pct"/>
            <w:shd w:val="clear" w:color="auto" w:fill="auto"/>
          </w:tcPr>
          <w:p w14:paraId="72E54F0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6214EB6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9782A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7BBE9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4ABD9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57CF1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1B0E75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AA7FF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F1492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5890586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49D1FB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D6B2A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991991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AA3BE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C8EA2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CACC5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370D924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EB1668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B69CB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A5D16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25EF82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0625F0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E3B91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533FF69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E35C2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538D4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5FA45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30D61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24919EC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183EB4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E650E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BB3BC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F263D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CED21A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003192E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DDBCC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A0DB3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5F07A869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3D4BF54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3BCC4AB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ghar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0BD1B515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71C9BC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F900CA2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44194AC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62F13AA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5B645DB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U-1</w:t>
            </w:r>
          </w:p>
          <w:p w14:paraId="346C9DD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EFD87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D50DA4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D379D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F6EE7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2773F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98CD0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FE80D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A2EA7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09B00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B2930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0EBF138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35D5E1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F0553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0271F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DB70D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2784CCF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B7D694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AFC41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9031F9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7DEDCC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C7EB9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A52BD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E907F5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73417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A2757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U-5</w:t>
            </w:r>
          </w:p>
          <w:p w14:paraId="1B81929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E1EA2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E0833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517369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9615B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CB3B8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DB6CF0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303EF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EC6F4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6B75159C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elesa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lingku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analis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e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bag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tode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lu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up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udah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ak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5CAEB53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B2871F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in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FF6A466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0DCBBA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04D5CE8" w14:textId="77777777" w:rsidR="00657F8C" w:rsidRPr="00D7752C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F23547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berinova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lam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ekerjaanny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0F2CE85" w14:textId="77777777" w:rsidR="00657F8C" w:rsidRPr="00D7752C" w:rsidRDefault="00657F8C" w:rsidP="009927F2">
            <w:pPr>
              <w:pStyle w:val="ListParagraph"/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E9831A" w14:textId="77777777" w:rsidR="00657F8C" w:rsidRPr="00D7752C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5784E5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7291FB5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6565052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83054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6E4E6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C2CEE9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88A66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64644F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D68E89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AFC40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00B601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5346A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CABCC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9B9E48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810A0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00697E9E" w14:textId="77777777" w:rsidR="00657F8C" w:rsidRPr="00D7752C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Prinsip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6A2B13FD" w14:textId="77777777" w:rsidR="00657F8C" w:rsidRPr="00D7752C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AAD1A4" w14:textId="77777777" w:rsidR="00657F8C" w:rsidRPr="00D7752C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3944B0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6D0CF20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AE9598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ADBCF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1C3713E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03DD17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745701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EA90DA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C3DB4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6BF2136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69CADE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E986D9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B1ADAC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607B93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77172F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537EC2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C32D84D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45A0FDAE" w14:textId="77777777" w:rsidR="00657F8C" w:rsidRPr="00D7752C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literatur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D7752C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4C30D1DB" w14:textId="77777777" w:rsidR="00657F8C" w:rsidRPr="00D7752C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715FE3" w:rsidRPr="00715FE3" w14:paraId="7651AD86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0B800C3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5.</w:t>
            </w:r>
          </w:p>
        </w:tc>
        <w:tc>
          <w:tcPr>
            <w:tcW w:w="801" w:type="pct"/>
            <w:shd w:val="clear" w:color="auto" w:fill="auto"/>
          </w:tcPr>
          <w:p w14:paraId="4A610680" w14:textId="5626DA54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menerapk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penulis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artikel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lastRenderedPageBreak/>
              <w:t>ilmiah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dan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lapor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akademik</w:t>
            </w:r>
            <w:proofErr w:type="spellEnd"/>
          </w:p>
          <w:p w14:paraId="07432DA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</w:p>
        </w:tc>
        <w:tc>
          <w:tcPr>
            <w:tcW w:w="255" w:type="pct"/>
            <w:shd w:val="clear" w:color="auto" w:fill="auto"/>
          </w:tcPr>
          <w:p w14:paraId="373B084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S-2</w:t>
            </w:r>
          </w:p>
          <w:p w14:paraId="6EB976D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11EBC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8F15E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48D66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55F4D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9E207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50389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97DE0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552CD4C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ECDA1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078B7B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22BF8B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F232A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58E92F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A8636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6BFA01D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125816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E12BD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5BF3E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DA9D1F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6E8EF2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2AD59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33513E2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CA236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BCF9F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CE408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8DBBE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626D7BD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D35679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D3B5F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F8A1B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560D34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E9636E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33C58CF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BDD76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9FCF43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5832AAFD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agama, moral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2AD69C28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63161C2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2F7FFDEF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C3D84FA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F234BC7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81EECC8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656E862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5C1E5E2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0F47B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293F759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8E5B6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5621F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61D18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AF2B5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F1F5F0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18DA45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E6E07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6</w:t>
            </w:r>
          </w:p>
          <w:p w14:paraId="513F2CC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A56A1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E3DD1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BA62C4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0FC6C1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CC7EB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25CE5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6A426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82AFC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9D516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48076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4FC18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BEF3E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609F21A2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3DA305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in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47DA0C5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8D88A0" w14:textId="77777777" w:rsidR="00657F8C" w:rsidRPr="00715FE3" w:rsidRDefault="00657F8C" w:rsidP="009927F2">
            <w:pPr>
              <w:pStyle w:val="ListParagraph"/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ABF1AB2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06FFDD2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cap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upervi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yeles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tugas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; </w:t>
            </w:r>
          </w:p>
          <w:p w14:paraId="1369555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4AFC457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4B01FC6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3C3C1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DA9EF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1123F2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0E978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ED7413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2EE103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1F1903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35325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DA221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55A149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BD5791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9442A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3DCDB07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rinsi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16F7E774" w14:textId="77777777" w:rsidR="00657F8C" w:rsidRPr="00715FE3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770A48" w14:textId="77777777" w:rsidR="00657F8C" w:rsidRPr="00715FE3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D24E6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23160AD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AA18D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87E84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07E7463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7D4B9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7CA1F7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2543B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A37B2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B85F6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31FE1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EEE81B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F41C6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5F1A49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43BED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BFC5E3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B6913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15EC9CEE" w14:textId="77777777" w:rsidR="00657F8C" w:rsidRPr="00715FE3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314D1CA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715FE3" w:rsidRPr="00715FE3" w14:paraId="5982D518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367AF2F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6.</w:t>
            </w:r>
          </w:p>
        </w:tc>
        <w:tc>
          <w:tcPr>
            <w:tcW w:w="801" w:type="pct"/>
            <w:shd w:val="clear" w:color="auto" w:fill="auto"/>
          </w:tcPr>
          <w:p w14:paraId="25C8400E" w14:textId="323BF29B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menulisk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lapor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proyek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berdasark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kaidah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kebahasaan</w:t>
            </w:r>
            <w:proofErr w:type="spellEnd"/>
            <w:r w:rsidR="003C2F2A" w:rsidRPr="00715FE3">
              <w:rPr>
                <w:rFonts w:ascii="Cambria" w:hAnsi="Cambria"/>
                <w:sz w:val="20"/>
                <w:szCs w:val="20"/>
              </w:rPr>
              <w:t xml:space="preserve"> dan format </w:t>
            </w:r>
            <w:proofErr w:type="spellStart"/>
            <w:r w:rsidR="003C2F2A" w:rsidRPr="00715FE3">
              <w:rPr>
                <w:rFonts w:ascii="Cambria" w:hAnsi="Cambria"/>
                <w:sz w:val="20"/>
                <w:szCs w:val="20"/>
              </w:rPr>
              <w:t>laporan</w:t>
            </w:r>
            <w:proofErr w:type="spellEnd"/>
          </w:p>
        </w:tc>
        <w:tc>
          <w:tcPr>
            <w:tcW w:w="255" w:type="pct"/>
            <w:shd w:val="clear" w:color="auto" w:fill="auto"/>
          </w:tcPr>
          <w:p w14:paraId="0E4E2DC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683E28B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ABF78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42C43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6F30B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AD1DD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5FC6B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57E22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8BD36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153ACD9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EE27A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72CBB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FDF3D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812A9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4BE3B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6C66F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4EB69FA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1834D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B1090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B35BD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D6C69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18D118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E73CB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61121BC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EC0FB4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C73FBE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92A59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CE7EDF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S-7</w:t>
            </w:r>
          </w:p>
          <w:p w14:paraId="08A21C7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29D57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5F036B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B6ED7B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55DF1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5C793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61A39A4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62B1C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14B995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5C460A86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60E9CD0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9A27AC7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694D0C5E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BE05787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88AA6AA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A28B2AD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065B9ED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03E9920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U-1</w:t>
            </w:r>
          </w:p>
          <w:p w14:paraId="3293A39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F755D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A4A9E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B165DA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14AB8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806749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B30D4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107F5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F2B2D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C44B8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918CE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2DD62E4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CB9A5B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17547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10442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E136DB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5A653F1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31B92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39A0E8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82C0B6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BEA81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43583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9D0CD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02E83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D93DB8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C59979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5</w:t>
            </w:r>
          </w:p>
          <w:p w14:paraId="64197BF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0B63D4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589DC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A90FB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4CBC89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DA8FF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3D2958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C04EB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6</w:t>
            </w:r>
          </w:p>
          <w:p w14:paraId="3C988C1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42038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8E10F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32E5D3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BA5C9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C7E2E3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C00AB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568B9D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DAD79D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29058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C6CC3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95133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0F693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04445852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yelesai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lingku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analis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e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tod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l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upu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ud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k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CFD067F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EF25A2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E83761D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4573491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088663B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BC6D12E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inova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553B331" w14:textId="77777777" w:rsidR="00657F8C" w:rsidRPr="00715FE3" w:rsidRDefault="00657F8C" w:rsidP="009927F2">
            <w:pPr>
              <w:pStyle w:val="ListParagraph"/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70E44C7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971684D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cap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upervi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yeles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tugas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; </w:t>
            </w:r>
          </w:p>
          <w:p w14:paraId="4EBB1BE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7B2B37A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4402D25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4D2BC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A94492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C7464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E07F0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75992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80C80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85A49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A08AAC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8C26F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0BF1AE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772B7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CA51A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68AAADE8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rinsi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76DE995C" w14:textId="77777777" w:rsidR="00657F8C" w:rsidRPr="00715FE3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AE56D5" w14:textId="77777777" w:rsidR="00657F8C" w:rsidRPr="00715FE3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45FF5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7B60D3B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A7E98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B6C13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5E1F981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D1AE29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7420E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11E708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CF5FC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99B323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E3095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DE93E9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1322B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27839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F14CF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B238B2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D9D6F8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5BCCF951" w14:textId="77777777" w:rsidR="00657F8C" w:rsidRPr="00715FE3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61857FC0" w14:textId="77777777" w:rsidR="00657F8C" w:rsidRPr="00715FE3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715FE3" w:rsidRPr="00715FE3" w14:paraId="174BE2A4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0B35EC9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7.</w:t>
            </w:r>
          </w:p>
        </w:tc>
        <w:tc>
          <w:tcPr>
            <w:tcW w:w="801" w:type="pct"/>
            <w:shd w:val="clear" w:color="auto" w:fill="auto"/>
          </w:tcPr>
          <w:p w14:paraId="2EC1FB6D" w14:textId="31605550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sz w:val="20"/>
                <w:szCs w:val="20"/>
              </w:rPr>
            </w:pPr>
            <w:proofErr w:type="spellStart"/>
            <w:r w:rsidRPr="00715FE3">
              <w:rPr>
                <w:sz w:val="20"/>
                <w:szCs w:val="20"/>
              </w:rPr>
              <w:t>Mahasiswa</w:t>
            </w:r>
            <w:proofErr w:type="spellEnd"/>
            <w:r w:rsidRPr="00715FE3">
              <w:rPr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sz w:val="20"/>
                <w:szCs w:val="20"/>
              </w:rPr>
              <w:t>mampu</w:t>
            </w:r>
            <w:proofErr w:type="spellEnd"/>
            <w:r w:rsidRPr="00715FE3">
              <w:rPr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sz w:val="20"/>
                <w:szCs w:val="20"/>
              </w:rPr>
              <w:t>melakukan</w:t>
            </w:r>
            <w:proofErr w:type="spellEnd"/>
            <w:r w:rsidR="00023DF1" w:rsidRPr="00715FE3">
              <w:rPr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sz w:val="20"/>
                <w:szCs w:val="20"/>
              </w:rPr>
              <w:t>penyuntingan</w:t>
            </w:r>
            <w:proofErr w:type="spellEnd"/>
            <w:r w:rsidR="00023DF1" w:rsidRPr="00715FE3">
              <w:rPr>
                <w:sz w:val="20"/>
                <w:szCs w:val="20"/>
              </w:rPr>
              <w:t xml:space="preserve"> dan </w:t>
            </w:r>
            <w:proofErr w:type="spellStart"/>
            <w:r w:rsidR="00023DF1" w:rsidRPr="00715FE3">
              <w:rPr>
                <w:sz w:val="20"/>
                <w:szCs w:val="20"/>
              </w:rPr>
              <w:t>revisi</w:t>
            </w:r>
            <w:proofErr w:type="spellEnd"/>
            <w:r w:rsidR="00023DF1" w:rsidRPr="00715FE3">
              <w:rPr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sz w:val="20"/>
                <w:szCs w:val="20"/>
              </w:rPr>
              <w:t>laporan</w:t>
            </w:r>
            <w:proofErr w:type="spellEnd"/>
          </w:p>
          <w:p w14:paraId="62D762A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</w:p>
        </w:tc>
        <w:tc>
          <w:tcPr>
            <w:tcW w:w="255" w:type="pct"/>
            <w:shd w:val="clear" w:color="auto" w:fill="auto"/>
          </w:tcPr>
          <w:p w14:paraId="7BEFB91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369D8CB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52B1F3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5974A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CDDAF5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F9C9A1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5D1079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1D7A3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E6263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6055A39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072936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8CC5C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18D5A4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CE66C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74AF26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4360F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30ECD3D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8883B6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D5B6C6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5B908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C4597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DAA176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151BCF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47CA253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101B91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27987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106AD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DF85A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1616754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69E5EC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4A6589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CA1C5D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53098C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462274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8</w:t>
            </w:r>
          </w:p>
          <w:p w14:paraId="44894A2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EE639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6FF5F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0F3B0714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68B4CA6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pada negara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90879F7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253B9D4C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7B0E38A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BA0933E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0A3DA870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dir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 dan</w:t>
            </w:r>
          </w:p>
          <w:p w14:paraId="7A738E5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3E28FF5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D8952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20DDFBB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0F58F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D4539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E96D41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B535E3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5851E7A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930C7A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F69727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B5A378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F10CAC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240DA0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F8802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458401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849" w:type="pct"/>
          </w:tcPr>
          <w:p w14:paraId="589E89FE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520A97E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11326E8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C86DD8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22ACFF6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78D7B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40" w:type="pct"/>
          </w:tcPr>
          <w:p w14:paraId="59F7C4D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1148669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193B46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A7D74B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9F3766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C1168A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2E829B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95AFB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82F5F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21FF2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E459A5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F3FA18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72567C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10C0B8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3623DF2A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rinsi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193517EA" w14:textId="77777777" w:rsidR="00657F8C" w:rsidRPr="00715FE3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4E334B1" w14:textId="77777777" w:rsidR="00657F8C" w:rsidRPr="00715FE3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69251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4BC1E04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C6626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0B9FC5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3A13215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F2471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9D2FD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403A3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055EC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0114D6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D4790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C35173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C80F5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5005FB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A646F1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A073C2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29C23E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7B1A0611" w14:textId="77777777" w:rsidR="00657F8C" w:rsidRPr="00715FE3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gguna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3067C06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  <w:tr w:rsidR="00715FE3" w:rsidRPr="00715FE3" w14:paraId="1B7BEA5A" w14:textId="77777777" w:rsidTr="00023DF1">
        <w:trPr>
          <w:trHeight w:val="421"/>
        </w:trPr>
        <w:tc>
          <w:tcPr>
            <w:tcW w:w="189" w:type="pct"/>
            <w:shd w:val="clear" w:color="auto" w:fill="auto"/>
          </w:tcPr>
          <w:p w14:paraId="5542772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8.</w:t>
            </w:r>
          </w:p>
        </w:tc>
        <w:tc>
          <w:tcPr>
            <w:tcW w:w="801" w:type="pct"/>
            <w:shd w:val="clear" w:color="auto" w:fill="auto"/>
          </w:tcPr>
          <w:p w14:paraId="0B301C9D" w14:textId="0BF83B4D" w:rsidR="00657F8C" w:rsidRPr="00715FE3" w:rsidRDefault="00657F8C" w:rsidP="00023DF1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/>
                <w:sz w:val="20"/>
                <w:szCs w:val="20"/>
              </w:rPr>
            </w:pPr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hasiswa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20"/>
                <w:szCs w:val="20"/>
              </w:rPr>
              <w:t>melakukan</w:t>
            </w:r>
            <w:proofErr w:type="spellEnd"/>
            <w:r w:rsidR="00023DF1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rFonts w:ascii="Cambria" w:hAnsi="Cambria"/>
                <w:sz w:val="20"/>
                <w:szCs w:val="20"/>
              </w:rPr>
              <w:t>berbicara</w:t>
            </w:r>
            <w:proofErr w:type="spellEnd"/>
            <w:r w:rsidR="00023DF1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rFonts w:ascii="Cambria" w:hAnsi="Cambria"/>
                <w:sz w:val="20"/>
                <w:szCs w:val="20"/>
              </w:rPr>
              <w:t>keperluan</w:t>
            </w:r>
            <w:proofErr w:type="spellEnd"/>
            <w:r w:rsidR="00023DF1" w:rsidRPr="00715FE3">
              <w:rPr>
                <w:rFonts w:ascii="Cambria" w:hAnsi="Cambria"/>
                <w:sz w:val="20"/>
                <w:szCs w:val="20"/>
              </w:rPr>
              <w:t xml:space="preserve"> </w:t>
            </w:r>
            <w:proofErr w:type="spellStart"/>
            <w:r w:rsidR="00023DF1" w:rsidRPr="00715FE3">
              <w:rPr>
                <w:rFonts w:ascii="Cambria" w:hAnsi="Cambria"/>
                <w:sz w:val="20"/>
                <w:szCs w:val="20"/>
              </w:rPr>
              <w:t>akademik</w:t>
            </w:r>
            <w:proofErr w:type="spellEnd"/>
          </w:p>
        </w:tc>
        <w:tc>
          <w:tcPr>
            <w:tcW w:w="255" w:type="pct"/>
            <w:shd w:val="clear" w:color="auto" w:fill="auto"/>
          </w:tcPr>
          <w:p w14:paraId="4FC67CB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2</w:t>
            </w:r>
          </w:p>
          <w:p w14:paraId="0CAA5AF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E71305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59502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865B9D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986C9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F8AA8C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578F46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4478F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4</w:t>
            </w:r>
          </w:p>
          <w:p w14:paraId="59E1975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78996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3A1333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35E2E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4E745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D0E3F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C6A92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5</w:t>
            </w:r>
          </w:p>
          <w:p w14:paraId="345484B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973BC1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802A76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DBE77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74C898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4558F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572A97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6</w:t>
            </w:r>
          </w:p>
          <w:p w14:paraId="1ADAFFE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E9764E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106F00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232E48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76F56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7</w:t>
            </w:r>
          </w:p>
          <w:p w14:paraId="1FB2284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BFB87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6142EB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F5187A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5CF36E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7A900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S-8</w:t>
            </w:r>
          </w:p>
          <w:p w14:paraId="0DF4B21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60E9C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3F4834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-9</w:t>
            </w:r>
          </w:p>
        </w:tc>
        <w:tc>
          <w:tcPr>
            <w:tcW w:w="818" w:type="pct"/>
            <w:shd w:val="clear" w:color="auto" w:fill="auto"/>
          </w:tcPr>
          <w:p w14:paraId="165E1A4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Menjunju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ngg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manusi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jalan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ug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dasar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gama, moral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32318EB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pe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war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negara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g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in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air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asionalism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ras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pada negara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ngs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47FC443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har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nekaragam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uda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anda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aga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rcay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dap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mu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orisin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orang lain;</w:t>
            </w:r>
          </w:p>
          <w:p w14:paraId="149936D4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ilik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k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osia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edul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54D9197D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Taat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uk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sipli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hidup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bermasyarak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neg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27B3AC46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nternalis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il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norma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tik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adem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2E4C76E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72" w:hanging="260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ik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ida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ahlian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mandiri; dan</w:t>
            </w:r>
          </w:p>
          <w:p w14:paraId="0DC3A42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257E045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KU-1</w:t>
            </w:r>
          </w:p>
          <w:p w14:paraId="6E78C3E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00A0B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522ECB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E1017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E017D1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2956F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FA19C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BBB84D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3E30F2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C8509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7C85E0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2</w:t>
            </w:r>
          </w:p>
          <w:p w14:paraId="0CCC6D6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8E55C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47E483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BA5C01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0C74F8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4</w:t>
            </w:r>
          </w:p>
          <w:p w14:paraId="1943D7B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AB7A59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25802A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56A52A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F19AE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1D129C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03D5DB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D3FF5F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9CBD41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B93EAE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A70EA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6</w:t>
            </w:r>
          </w:p>
          <w:p w14:paraId="77EB31F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4E84A7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E7C7AA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87991C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ADAAC4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210EF8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EC2A52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C46941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AAC4F2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F64B33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53BA24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BCDC6E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054537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E1334B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1D9BED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U-7</w:t>
            </w:r>
          </w:p>
        </w:tc>
        <w:tc>
          <w:tcPr>
            <w:tcW w:w="849" w:type="pct"/>
          </w:tcPr>
          <w:p w14:paraId="797C56E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yelesai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lingku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analis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e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bag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tode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lu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upu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ud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k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321F2A0C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09CDC82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unjuk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in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mut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uk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4CC45260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298FD20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yusu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apor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proses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kurat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sahih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komunikasi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iha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lain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mbutuh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;</w:t>
            </w:r>
          </w:p>
          <w:p w14:paraId="62337CB4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C43FB8D" w14:textId="77777777" w:rsidR="00657F8C" w:rsidRPr="00715FE3" w:rsidRDefault="00657F8C" w:rsidP="009927F2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7163B3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tanggungjawab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t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cap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asil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upervi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evalu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yelesai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tugas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p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jawab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; </w:t>
            </w:r>
          </w:p>
          <w:p w14:paraId="7AEABBDE" w14:textId="77777777" w:rsidR="00657F8C" w:rsidRPr="00715FE3" w:rsidRDefault="00657F8C" w:rsidP="009927F2">
            <w:p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A361C67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298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laku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proses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valu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ir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hada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lompo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erad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awah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anggung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jawabny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elol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engemba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peten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kerj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diri</w:t>
            </w:r>
            <w:proofErr w:type="spellEnd"/>
          </w:p>
        </w:tc>
        <w:tc>
          <w:tcPr>
            <w:tcW w:w="240" w:type="pct"/>
          </w:tcPr>
          <w:p w14:paraId="28EC4C7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lastRenderedPageBreak/>
              <w:t>P-6</w:t>
            </w:r>
          </w:p>
          <w:p w14:paraId="0C3F7D01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AAB532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9A2A79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003EEDA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1EECE0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161C7A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F35B3A7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A39F7EB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CE8BB9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70E200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09AED8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297DBA3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46D1FCD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590" w:type="pct"/>
          </w:tcPr>
          <w:p w14:paraId="00DEA5D9" w14:textId="77777777" w:rsidR="00657F8C" w:rsidRPr="00715FE3" w:rsidRDefault="00657F8C" w:rsidP="00657F8C">
            <w:pPr>
              <w:numPr>
                <w:ilvl w:val="0"/>
                <w:numId w:val="23"/>
              </w:numPr>
              <w:spacing w:line="276" w:lineRule="auto"/>
              <w:ind w:left="118" w:hanging="142"/>
              <w:rPr>
                <w:rFonts w:ascii="Cambria" w:hAnsi="Cambria" w:cs="Arial"/>
                <w:i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Prinsip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rjasam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i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najeme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nflik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labor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serta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eterampil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interpersonal</w:t>
            </w:r>
          </w:p>
          <w:p w14:paraId="788D1719" w14:textId="77777777" w:rsidR="00657F8C" w:rsidRPr="00715FE3" w:rsidRDefault="00657F8C" w:rsidP="009927F2">
            <w:pPr>
              <w:spacing w:line="276" w:lineRule="auto"/>
              <w:ind w:left="118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BC0CCC" w14:textId="77777777" w:rsidR="00657F8C" w:rsidRPr="00715FE3" w:rsidRDefault="00657F8C" w:rsidP="009927F2">
            <w:pPr>
              <w:pStyle w:val="ListParagraph"/>
              <w:spacing w:line="276" w:lineRule="auto"/>
              <w:ind w:left="0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443D715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255" w:type="pct"/>
          </w:tcPr>
          <w:p w14:paraId="199F2CD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A877F9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B36444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K-3</w:t>
            </w:r>
          </w:p>
          <w:p w14:paraId="3BE7419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1CD5012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C859E2E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1D1203C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728DF69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60F965C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F0831B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68693C8F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2845216D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7F20268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0F72809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36BB7386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  <w:p w14:paraId="504BB9A4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  <w:tc>
          <w:tcPr>
            <w:tcW w:w="748" w:type="pct"/>
          </w:tcPr>
          <w:p w14:paraId="041D99E1" w14:textId="77777777" w:rsidR="00657F8C" w:rsidRPr="00715FE3" w:rsidRDefault="00657F8C" w:rsidP="00657F8C">
            <w:pPr>
              <w:numPr>
                <w:ilvl w:val="0"/>
                <w:numId w:val="24"/>
              </w:numPr>
              <w:tabs>
                <w:tab w:val="left" w:pos="379"/>
              </w:tabs>
              <w:spacing w:line="276" w:lineRule="auto"/>
              <w:ind w:left="379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Mampu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erap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komun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rtul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s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graf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alam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ngkung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non-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car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ua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rta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ampu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identifikasi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menggunakan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literatur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teknis</w:t>
            </w:r>
            <w:proofErr w:type="spellEnd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 yang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sesuai</w:t>
            </w:r>
            <w:proofErr w:type="spellEnd"/>
          </w:p>
          <w:p w14:paraId="7EA50348" w14:textId="77777777" w:rsidR="00657F8C" w:rsidRPr="00715FE3" w:rsidRDefault="00657F8C" w:rsidP="009927F2">
            <w:pPr>
              <w:tabs>
                <w:tab w:val="left" w:pos="561"/>
              </w:tabs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</w:p>
        </w:tc>
      </w:tr>
    </w:tbl>
    <w:p w14:paraId="28A9C446" w14:textId="77777777" w:rsidR="00F96EFD" w:rsidRPr="00715FE3" w:rsidRDefault="00F96EFD" w:rsidP="0043755D">
      <w:pPr>
        <w:tabs>
          <w:tab w:val="left" w:pos="561"/>
        </w:tabs>
        <w:ind w:left="561"/>
        <w:rPr>
          <w:rFonts w:ascii="Cambria" w:hAnsi="Cambria" w:cs="Arial"/>
          <w:i/>
          <w:sz w:val="20"/>
          <w:szCs w:val="20"/>
        </w:rPr>
        <w:sectPr w:rsidR="00F96EFD" w:rsidRPr="00715FE3" w:rsidSect="001043E3">
          <w:headerReference w:type="default" r:id="rId13"/>
          <w:pgSz w:w="15840" w:h="12240" w:orient="landscape"/>
          <w:pgMar w:top="1134" w:right="1134" w:bottom="1134" w:left="1134" w:header="709" w:footer="709" w:gutter="0"/>
          <w:cols w:space="708"/>
          <w:docGrid w:linePitch="360"/>
        </w:sectPr>
      </w:pPr>
    </w:p>
    <w:p w14:paraId="13DB6715" w14:textId="77777777" w:rsidR="00843D24" w:rsidRPr="00715FE3" w:rsidRDefault="00843D24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lastRenderedPageBreak/>
        <w:t>PETA KOMPETENSI</w:t>
      </w:r>
    </w:p>
    <w:p w14:paraId="630E4633" w14:textId="77777777" w:rsidR="00843D24" w:rsidRPr="00715FE3" w:rsidRDefault="00843D24" w:rsidP="00843D24">
      <w:pPr>
        <w:tabs>
          <w:tab w:val="left" w:pos="561"/>
        </w:tabs>
        <w:ind w:left="561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</w:rPr>
        <w:t>Beris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tentang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t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kompetens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matakuliah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yang </w:t>
      </w:r>
      <w:proofErr w:type="spellStart"/>
      <w:r w:rsidRPr="00715FE3">
        <w:rPr>
          <w:rFonts w:ascii="Cambria" w:hAnsi="Cambria" w:cs="Arial"/>
          <w:sz w:val="20"/>
          <w:szCs w:val="20"/>
        </w:rPr>
        <w:t>ak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icapa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pada </w:t>
      </w:r>
      <w:proofErr w:type="spellStart"/>
      <w:r w:rsidRPr="00715FE3">
        <w:rPr>
          <w:rFonts w:ascii="Cambria" w:hAnsi="Cambria" w:cs="Arial"/>
          <w:sz w:val="20"/>
          <w:szCs w:val="20"/>
        </w:rPr>
        <w:t>pelaksana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mbelajaran</w:t>
      </w:r>
      <w:proofErr w:type="spellEnd"/>
      <w:r w:rsidRPr="00715FE3">
        <w:rPr>
          <w:rFonts w:ascii="Cambria" w:hAnsi="Cambria" w:cs="Arial"/>
          <w:sz w:val="20"/>
          <w:szCs w:val="20"/>
        </w:rPr>
        <w:t>.</w:t>
      </w:r>
    </w:p>
    <w:p w14:paraId="35A80DDC" w14:textId="77777777" w:rsidR="00843D24" w:rsidRPr="00715FE3" w:rsidRDefault="00843D24" w:rsidP="00843D24">
      <w:pPr>
        <w:tabs>
          <w:tab w:val="left" w:pos="561"/>
        </w:tabs>
        <w:ind w:left="561"/>
        <w:rPr>
          <w:rFonts w:ascii="Cambria" w:hAnsi="Cambria" w:cs="Arial"/>
          <w:sz w:val="20"/>
          <w:szCs w:val="20"/>
          <w:highlight w:val="yellow"/>
        </w:rPr>
      </w:pPr>
    </w:p>
    <w:p w14:paraId="5B359090" w14:textId="3274A89A" w:rsidR="008D630C" w:rsidRPr="00715FE3" w:rsidRDefault="008D630C" w:rsidP="00AE4D8C">
      <w:pPr>
        <w:spacing w:line="276" w:lineRule="auto"/>
        <w:jc w:val="center"/>
        <w:rPr>
          <w:rFonts w:ascii="Cambria" w:hAnsi="Cambria" w:cs="Arial"/>
          <w:b/>
          <w:sz w:val="20"/>
          <w:szCs w:val="20"/>
        </w:rPr>
      </w:pPr>
      <w:r w:rsidRPr="00715FE3">
        <w:rPr>
          <w:rFonts w:ascii="Cambria" w:hAnsi="Cambria" w:cs="Arial"/>
          <w:b/>
          <w:sz w:val="20"/>
          <w:szCs w:val="20"/>
        </w:rPr>
        <w:t>PETA KOMPETENSI MATA KULIAH</w:t>
      </w:r>
    </w:p>
    <w:p w14:paraId="30F7BA2E" w14:textId="27B88615" w:rsidR="008D630C" w:rsidRPr="00715FE3" w:rsidRDefault="008D630C" w:rsidP="008D630C">
      <w:pPr>
        <w:spacing w:line="276" w:lineRule="auto"/>
        <w:jc w:val="center"/>
        <w:rPr>
          <w:rFonts w:ascii="Cambria" w:hAnsi="Cambria" w:cs="Arial"/>
          <w:b/>
          <w:sz w:val="20"/>
          <w:szCs w:val="20"/>
        </w:rPr>
      </w:pPr>
    </w:p>
    <w:p w14:paraId="2AAE56B2" w14:textId="781038C2" w:rsidR="008D630C" w:rsidRPr="00715FE3" w:rsidRDefault="006F6B1C" w:rsidP="008D630C">
      <w:pPr>
        <w:spacing w:line="276" w:lineRule="auto"/>
        <w:jc w:val="center"/>
        <w:rPr>
          <w:rFonts w:ascii="Cambria" w:hAnsi="Cambria" w:cs="Arial"/>
          <w:b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inline distT="0" distB="0" distL="0" distR="0" wp14:anchorId="215E636A" wp14:editId="505946E9">
                <wp:extent cx="4102100" cy="495176"/>
                <wp:effectExtent l="0" t="0" r="12700" b="19685"/>
                <wp:docPr id="1098266455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4102100" cy="49517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E1B9E25" w14:textId="77777777" w:rsidR="006F6B1C" w:rsidRPr="00211CBC" w:rsidRDefault="006F6B1C" w:rsidP="006F6B1C">
                            <w:pPr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</w:pPr>
                            <w:r w:rsidRPr="00211CBC"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  <w:t xml:space="preserve">MATA KULIAH: </w:t>
                            </w:r>
                            <w:r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  <w:t>Bahasa Indonesia</w:t>
                            </w:r>
                          </w:p>
                          <w:p w14:paraId="048EDF11" w14:textId="77777777" w:rsidR="006F6B1C" w:rsidRPr="00211CBC" w:rsidRDefault="006F6B1C" w:rsidP="006F6B1C">
                            <w:pPr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  <w:t>TUJUAN</w:t>
                            </w:r>
                            <w:r w:rsidRPr="00211CBC">
                              <w:rPr>
                                <w:rFonts w:ascii="Cambria" w:hAnsi="Cambria" w:cs="Arial"/>
                                <w:sz w:val="20"/>
                                <w:szCs w:val="20"/>
                              </w:rPr>
                              <w:t xml:space="preserve"> PEMBELAJARAN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15E636A" id="Rectangle 20" o:spid="_x0000_s1026" style="width:323pt;height:3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">
                <v:textbox>
                  <w:txbxContent>
                    <w:p w14:paraId="7E1B9E25" w14:textId="77777777" w:rsidR="006F6B1C" w:rsidRPr="00211CBC" w:rsidRDefault="006F6B1C" w:rsidP="006F6B1C">
                      <w:pPr>
                        <w:rPr>
                          <w:rFonts w:ascii="Cambria" w:hAnsi="Cambria" w:cs="Arial"/>
                          <w:sz w:val="20"/>
                          <w:szCs w:val="20"/>
                        </w:rPr>
                      </w:pPr>
                      <w:r w:rsidRPr="00211CBC">
                        <w:rPr>
                          <w:rFonts w:ascii="Cambria" w:hAnsi="Cambria" w:cs="Arial"/>
                          <w:sz w:val="20"/>
                          <w:szCs w:val="20"/>
                        </w:rPr>
                        <w:t xml:space="preserve">MATA KULIAH: </w:t>
                      </w:r>
                      <w:r>
                        <w:rPr>
                          <w:rFonts w:ascii="Cambria" w:hAnsi="Cambria" w:cs="Arial"/>
                          <w:sz w:val="20"/>
                          <w:szCs w:val="20"/>
                        </w:rPr>
                        <w:t>Bahasa Indonesia</w:t>
                      </w:r>
                    </w:p>
                    <w:p w14:paraId="048EDF11" w14:textId="77777777" w:rsidR="006F6B1C" w:rsidRPr="00211CBC" w:rsidRDefault="006F6B1C" w:rsidP="006F6B1C">
                      <w:pPr>
                        <w:rPr>
                          <w:rFonts w:ascii="Cambria" w:hAnsi="Cambria" w:cs="Arial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 w:cs="Arial"/>
                          <w:sz w:val="20"/>
                          <w:szCs w:val="20"/>
                        </w:rPr>
                        <w:t>TUJUAN</w:t>
                      </w:r>
                      <w:r w:rsidRPr="00211CBC">
                        <w:rPr>
                          <w:rFonts w:ascii="Cambria" w:hAnsi="Cambria" w:cs="Arial"/>
                          <w:sz w:val="20"/>
                          <w:szCs w:val="20"/>
                        </w:rPr>
                        <w:t xml:space="preserve"> PEMBELAJARAN:</w:t>
                      </w:r>
                    </w:p>
                  </w:txbxContent>
                </v:textbox>
                <w10:anchorlock/>
              </v:rect>
            </w:pict>
          </mc:Fallback>
        </mc:AlternateContent>
      </w:r>
    </w:p>
    <w:p w14:paraId="7D40B849" w14:textId="75FBF79D" w:rsidR="008D630C" w:rsidRPr="00715FE3" w:rsidRDefault="006F6B1C" w:rsidP="008D630C">
      <w:pPr>
        <w:spacing w:line="276" w:lineRule="auto"/>
        <w:jc w:val="center"/>
        <w:rPr>
          <w:rFonts w:ascii="Cambria" w:hAnsi="Cambria" w:cs="Arial"/>
          <w:b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945A36E" wp14:editId="7AF879D2">
                <wp:simplePos x="0" y="0"/>
                <wp:positionH relativeFrom="column">
                  <wp:posOffset>2982279</wp:posOffset>
                </wp:positionH>
                <wp:positionV relativeFrom="paragraph">
                  <wp:posOffset>65404</wp:posOffset>
                </wp:positionV>
                <wp:extent cx="45719" cy="376873"/>
                <wp:effectExtent l="57150" t="38100" r="50165" b="23495"/>
                <wp:wrapNone/>
                <wp:docPr id="394228549" name="Straight Arrow Connector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 flipV="1">
                          <a:off x="0" y="0"/>
                          <a:ext cx="45719" cy="376873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D9E25A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21" o:spid="_x0000_s1026" type="#_x0000_t32" style="position:absolute;margin-left:234.85pt;margin-top:5.15pt;width:3.6pt;height:29.7pt;flip:x 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">
                <v:stroke endarrow="block"/>
              </v:shape>
            </w:pict>
          </mc:Fallback>
        </mc:AlternateContent>
      </w:r>
    </w:p>
    <w:p w14:paraId="36EACF9E" w14:textId="5F630D24" w:rsidR="008D630C" w:rsidRPr="00715FE3" w:rsidRDefault="008D630C" w:rsidP="008D630C">
      <w:pPr>
        <w:spacing w:line="276" w:lineRule="auto"/>
        <w:jc w:val="center"/>
        <w:rPr>
          <w:rFonts w:ascii="Cambria" w:hAnsi="Cambria" w:cs="Arial"/>
          <w:b/>
          <w:sz w:val="20"/>
          <w:szCs w:val="20"/>
        </w:rPr>
      </w:pPr>
    </w:p>
    <w:p w14:paraId="692BA70E" w14:textId="164EA10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4384" behindDoc="1" locked="0" layoutInCell="1" allowOverlap="1" wp14:anchorId="63F1028E" wp14:editId="72A09A5C">
                <wp:simplePos x="0" y="0"/>
                <wp:positionH relativeFrom="column">
                  <wp:posOffset>-563880</wp:posOffset>
                </wp:positionH>
                <wp:positionV relativeFrom="paragraph">
                  <wp:posOffset>159385</wp:posOffset>
                </wp:positionV>
                <wp:extent cx="6823075" cy="1104900"/>
                <wp:effectExtent l="7620" t="6985" r="8255" b="12065"/>
                <wp:wrapNone/>
                <wp:docPr id="1090526478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823075" cy="1104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E940312" id="Rectangle 17" o:spid="_x0000_s1026" style="position:absolute;margin-left:-44.4pt;margin-top:12.55pt;width:537.25pt;height:87pt;z-index:-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"/>
            </w:pict>
          </mc:Fallback>
        </mc:AlternateContent>
      </w:r>
    </w:p>
    <w:p w14:paraId="4AB4A8F0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0FC1EBC3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1D7E52E3" w14:textId="64332B94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2FFBE6BE" wp14:editId="139F6004">
                <wp:simplePos x="0" y="0"/>
                <wp:positionH relativeFrom="column">
                  <wp:posOffset>3269615</wp:posOffset>
                </wp:positionH>
                <wp:positionV relativeFrom="paragraph">
                  <wp:posOffset>78740</wp:posOffset>
                </wp:positionV>
                <wp:extent cx="2612390" cy="584200"/>
                <wp:effectExtent l="12065" t="12065" r="13970" b="13335"/>
                <wp:wrapNone/>
                <wp:docPr id="490296014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CED530" w14:textId="5567C9C3" w:rsidR="008D630C" w:rsidRPr="00DE6C7C" w:rsidRDefault="00770196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8.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ahasiswa mampu melakukan</w:t>
                            </w: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 berbicara keperluan akademik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FFBE6BE" id="Rectangle 16" o:spid="_x0000_s1027" style="position:absolute;margin-left:257.45pt;margin-top:6.2pt;width:205.7pt;height:46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">
                <v:textbox>
                  <w:txbxContent>
                    <w:p w14:paraId="19CED530" w14:textId="5567C9C3" w:rsidR="008D630C" w:rsidRPr="00DE6C7C" w:rsidRDefault="00770196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8.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>Mahasiswa mampu melakukan</w:t>
                      </w: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 berbicara keperluan akademik</w:t>
                      </w:r>
                    </w:p>
                  </w:txbxContent>
                </v:textbox>
              </v:rect>
            </w:pict>
          </mc:Fallback>
        </mc:AlternateContent>
      </w: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DCFC2BD" wp14:editId="3434DB2B">
                <wp:simplePos x="0" y="0"/>
                <wp:positionH relativeFrom="column">
                  <wp:posOffset>15875</wp:posOffset>
                </wp:positionH>
                <wp:positionV relativeFrom="paragraph">
                  <wp:posOffset>96520</wp:posOffset>
                </wp:positionV>
                <wp:extent cx="2612390" cy="584200"/>
                <wp:effectExtent l="6350" t="10795" r="10160" b="5080"/>
                <wp:wrapNone/>
                <wp:docPr id="434206866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70D5FB" w14:textId="77777777" w:rsidR="00770196" w:rsidRPr="00D7752C" w:rsidRDefault="00770196" w:rsidP="00770196">
                            <w:pPr>
                              <w:tabs>
                                <w:tab w:val="left" w:pos="561"/>
                              </w:tabs>
                              <w:spacing w:line="276" w:lineRule="auto"/>
                              <w:rPr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7. </w:t>
                            </w:r>
                            <w:r w:rsidRPr="00D7752C">
                              <w:rPr>
                                <w:sz w:val="20"/>
                                <w:szCs w:val="20"/>
                              </w:rPr>
                              <w:t xml:space="preserve">Mahasiswa mampu 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melakukan penyuntingan dan revisi laporan</w:t>
                            </w:r>
                          </w:p>
                          <w:p w14:paraId="49F5D081" w14:textId="7BCDD685" w:rsidR="008D630C" w:rsidRPr="00DE6C7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DCFC2BD" id="Rectangle 15" o:spid="_x0000_s1028" style="position:absolute;margin-left:1.25pt;margin-top:7.6pt;width:205.7pt;height:46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">
                <v:textbox>
                  <w:txbxContent>
                    <w:p w14:paraId="5870D5FB" w14:textId="77777777" w:rsidR="00770196" w:rsidRPr="00D7752C" w:rsidRDefault="00770196" w:rsidP="00770196">
                      <w:pPr>
                        <w:tabs>
                          <w:tab w:val="left" w:pos="561"/>
                        </w:tabs>
                        <w:spacing w:line="276" w:lineRule="auto"/>
                        <w:rPr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7. </w:t>
                      </w:r>
                      <w:r w:rsidRPr="00D7752C">
                        <w:rPr>
                          <w:sz w:val="20"/>
                          <w:szCs w:val="20"/>
                        </w:rPr>
                        <w:t xml:space="preserve">Mahasiswa mampu </w:t>
                      </w:r>
                      <w:r>
                        <w:rPr>
                          <w:sz w:val="20"/>
                          <w:szCs w:val="20"/>
                        </w:rPr>
                        <w:t>melakukan penyuntingan dan revisi laporan</w:t>
                      </w:r>
                    </w:p>
                    <w:p w14:paraId="49F5D081" w14:textId="7BCDD685" w:rsidR="008D630C" w:rsidRPr="00DE6C7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123E870A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03CF436F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415AA0A9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4CD25B18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3CFD908B" w14:textId="3677CD69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66EC3F2" wp14:editId="42A10634">
                <wp:simplePos x="0" y="0"/>
                <wp:positionH relativeFrom="column">
                  <wp:posOffset>2874010</wp:posOffset>
                </wp:positionH>
                <wp:positionV relativeFrom="paragraph">
                  <wp:posOffset>55245</wp:posOffset>
                </wp:positionV>
                <wp:extent cx="635" cy="237490"/>
                <wp:effectExtent l="54610" t="17145" r="59055" b="12065"/>
                <wp:wrapNone/>
                <wp:docPr id="2116155855" name="Straight Arrow Connector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635" cy="23749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ECA827" id="Straight Arrow Connector 14" o:spid="_x0000_s1026" type="#_x0000_t32" style="position:absolute;margin-left:226.3pt;margin-top:4.35pt;width:.05pt;height:18.7pt;flip:y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">
                <v:stroke endarrow="block"/>
              </v:shape>
            </w:pict>
          </mc:Fallback>
        </mc:AlternateContent>
      </w:r>
    </w:p>
    <w:p w14:paraId="669F02C1" w14:textId="4F7BADC5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9744" behindDoc="1" locked="0" layoutInCell="1" allowOverlap="1" wp14:anchorId="725FFB58" wp14:editId="6615055D">
                <wp:simplePos x="0" y="0"/>
                <wp:positionH relativeFrom="column">
                  <wp:posOffset>-351790</wp:posOffset>
                </wp:positionH>
                <wp:positionV relativeFrom="paragraph">
                  <wp:posOffset>130175</wp:posOffset>
                </wp:positionV>
                <wp:extent cx="6823075" cy="1104900"/>
                <wp:effectExtent l="10160" t="6350" r="5715" b="12700"/>
                <wp:wrapNone/>
                <wp:docPr id="1541377862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823075" cy="1104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3D9434B" id="Rectangle 13" o:spid="_x0000_s1026" style="position:absolute;margin-left:-27.7pt;margin-top:10.25pt;width:537.25pt;height:87pt;z-index:-251636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"/>
            </w:pict>
          </mc:Fallback>
        </mc:AlternateContent>
      </w:r>
    </w:p>
    <w:p w14:paraId="7D399348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24D423F3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7973DF3D" w14:textId="45BE1C8D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673A5667" wp14:editId="3068F650">
                <wp:simplePos x="0" y="0"/>
                <wp:positionH relativeFrom="column">
                  <wp:posOffset>3228340</wp:posOffset>
                </wp:positionH>
                <wp:positionV relativeFrom="paragraph">
                  <wp:posOffset>109855</wp:posOffset>
                </wp:positionV>
                <wp:extent cx="2612390" cy="584200"/>
                <wp:effectExtent l="8890" t="5080" r="7620" b="10795"/>
                <wp:wrapNone/>
                <wp:docPr id="464803744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E9A052" w14:textId="6C6B2337" w:rsidR="008D630C" w:rsidRPr="00EF18AC" w:rsidRDefault="00770196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6.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Mahasiswa mampu </w:t>
                            </w: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enuliskan laporan proyek berdasarkan kaidah kebahasaan dan format lapora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73A5667" id="Rectangle 12" o:spid="_x0000_s1029" style="position:absolute;margin-left:254.2pt;margin-top:8.65pt;width:205.7pt;height:46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">
                <v:textbox>
                  <w:txbxContent>
                    <w:p w14:paraId="77E9A052" w14:textId="6C6B2337" w:rsidR="008D630C" w:rsidRPr="00EF18AC" w:rsidRDefault="00770196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6.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Mahasiswa mampu </w:t>
                      </w: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menuliskan laporan proyek berdasarkan kaidah kebahasaan dan format laporan</w:t>
                      </w:r>
                    </w:p>
                  </w:txbxContent>
                </v:textbox>
              </v:rect>
            </w:pict>
          </mc:Fallback>
        </mc:AlternateContent>
      </w: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44119BF0" wp14:editId="3BB99B70">
                <wp:simplePos x="0" y="0"/>
                <wp:positionH relativeFrom="column">
                  <wp:posOffset>-114300</wp:posOffset>
                </wp:positionH>
                <wp:positionV relativeFrom="paragraph">
                  <wp:posOffset>74295</wp:posOffset>
                </wp:positionV>
                <wp:extent cx="2612390" cy="584200"/>
                <wp:effectExtent l="9525" t="7620" r="6985" b="8255"/>
                <wp:wrapNone/>
                <wp:docPr id="1282542255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F5BA57" w14:textId="77777777" w:rsidR="00770196" w:rsidRPr="00D7752C" w:rsidRDefault="00770196" w:rsidP="00770196">
                            <w:pPr>
                              <w:tabs>
                                <w:tab w:val="left" w:pos="561"/>
                              </w:tabs>
                              <w:spacing w:line="276" w:lineRule="auto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5.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Mahasiswa mampu </w:t>
                            </w: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enerapkan penulisan artikel ilmiah dan laporan akademik</w:t>
                            </w:r>
                          </w:p>
                          <w:p w14:paraId="33D89D44" w14:textId="2AFA8D80" w:rsidR="008D630C" w:rsidRPr="00DE6C7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4119BF0" id="Rectangle 11" o:spid="_x0000_s1030" style="position:absolute;margin-left:-9pt;margin-top:5.85pt;width:205.7pt;height:46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">
                <v:textbox>
                  <w:txbxContent>
                    <w:p w14:paraId="61F5BA57" w14:textId="77777777" w:rsidR="00770196" w:rsidRPr="00D7752C" w:rsidRDefault="00770196" w:rsidP="00770196">
                      <w:pPr>
                        <w:tabs>
                          <w:tab w:val="left" w:pos="561"/>
                        </w:tabs>
                        <w:spacing w:line="276" w:lineRule="auto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5.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Mahasiswa mampu </w:t>
                      </w: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menerapkan penulisan artikel ilmiah dan laporan akademik</w:t>
                      </w:r>
                    </w:p>
                    <w:p w14:paraId="33D89D44" w14:textId="2AFA8D80" w:rsidR="008D630C" w:rsidRPr="00DE6C7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6D482FAD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0559FE41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687BC792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6FA42293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06CF48E2" w14:textId="692023E6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2981CF4" wp14:editId="0B58CF94">
                <wp:simplePos x="0" y="0"/>
                <wp:positionH relativeFrom="column">
                  <wp:posOffset>2825115</wp:posOffset>
                </wp:positionH>
                <wp:positionV relativeFrom="paragraph">
                  <wp:posOffset>26670</wp:posOffset>
                </wp:positionV>
                <wp:extent cx="9525" cy="157480"/>
                <wp:effectExtent l="53340" t="26670" r="51435" b="6350"/>
                <wp:wrapNone/>
                <wp:docPr id="143130526" name="Straight Arrow Connector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 flipV="1">
                          <a:off x="0" y="0"/>
                          <a:ext cx="9525" cy="15748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D6FFCA" id="Straight Arrow Connector 10" o:spid="_x0000_s1026" type="#_x0000_t32" style="position:absolute;margin-left:222.45pt;margin-top:2.1pt;width:.75pt;height:12.4pt;flip:x y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">
                <v:stroke endarrow="block"/>
              </v:shape>
            </w:pict>
          </mc:Fallback>
        </mc:AlternateContent>
      </w: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09BA384" wp14:editId="23BA9C4E">
                <wp:simplePos x="0" y="0"/>
                <wp:positionH relativeFrom="column">
                  <wp:posOffset>-490855</wp:posOffset>
                </wp:positionH>
                <wp:positionV relativeFrom="paragraph">
                  <wp:posOffset>206375</wp:posOffset>
                </wp:positionV>
                <wp:extent cx="6815455" cy="857885"/>
                <wp:effectExtent l="13970" t="6350" r="9525" b="12065"/>
                <wp:wrapNone/>
                <wp:docPr id="12483278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815455" cy="8578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F04494" w14:textId="77777777" w:rsidR="008D630C" w:rsidRPr="00DE6C7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9BA384" id="Rectangle 9" o:spid="_x0000_s1031" style="position:absolute;margin-left:-38.65pt;margin-top:16.25pt;width:536.65pt;height:67.5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">
                <v:textbox>
                  <w:txbxContent>
                    <w:p w14:paraId="1FF04494" w14:textId="77777777" w:rsidR="008D630C" w:rsidRPr="00DE6C7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</w:p>
    <w:p w14:paraId="592BB3BB" w14:textId="619B013F" w:rsidR="008D630C" w:rsidRPr="00715FE3" w:rsidRDefault="00657436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EBA5B4C" wp14:editId="01B0A096">
                <wp:simplePos x="0" y="0"/>
                <wp:positionH relativeFrom="column">
                  <wp:posOffset>-90698</wp:posOffset>
                </wp:positionH>
                <wp:positionV relativeFrom="paragraph">
                  <wp:posOffset>174641</wp:posOffset>
                </wp:positionV>
                <wp:extent cx="3378530" cy="625541"/>
                <wp:effectExtent l="0" t="0" r="12700" b="22225"/>
                <wp:wrapNone/>
                <wp:docPr id="491513297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378530" cy="625541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52D29F" w14:textId="77BCF2F1" w:rsidR="008D630C" w:rsidRPr="00DE6C7C" w:rsidRDefault="00657436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3.</w:t>
                            </w:r>
                            <w:r w:rsidRPr="00657436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Mahasiswa mampu memahami </w:t>
                            </w: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dan mengaplikasikan pustka, landasan teori, teknik penyajian data, penulisan kutipan (sitasi) dan daftar pustak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EBA5B4C" id="Rectangle 7" o:spid="_x0000_s1032" style="position:absolute;margin-left:-7.15pt;margin-top:13.75pt;width:266.05pt;height:49.2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">
                <v:textbox>
                  <w:txbxContent>
                    <w:p w14:paraId="4352D29F" w14:textId="77BCF2F1" w:rsidR="008D630C" w:rsidRPr="00DE6C7C" w:rsidRDefault="00657436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3.</w:t>
                      </w:r>
                      <w:r w:rsidRPr="00657436"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Mahasiswa mampu memahami </w:t>
                      </w: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dan mengaplikasikan pustka, landasan teori, teknik penyajian data, penulisan kutipan (sitasi) dan daftar pustaka</w:t>
                      </w:r>
                    </w:p>
                  </w:txbxContent>
                </v:textbox>
              </v:rect>
            </w:pict>
          </mc:Fallback>
        </mc:AlternateContent>
      </w:r>
    </w:p>
    <w:p w14:paraId="7C9AFE86" w14:textId="4C5B3206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DDCE7ED" wp14:editId="71CFA868">
                <wp:simplePos x="0" y="0"/>
                <wp:positionH relativeFrom="column">
                  <wp:posOffset>3586670</wp:posOffset>
                </wp:positionH>
                <wp:positionV relativeFrom="paragraph">
                  <wp:posOffset>31940</wp:posOffset>
                </wp:positionV>
                <wp:extent cx="2612390" cy="584200"/>
                <wp:effectExtent l="7620" t="5715" r="8890" b="10160"/>
                <wp:wrapNone/>
                <wp:docPr id="256767915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7C809D" w14:textId="1C800E62" w:rsidR="008D630C" w:rsidRPr="00DE6C7C" w:rsidRDefault="00770196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4.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Mahasiswa mampu </w:t>
                            </w: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emahami plagiarisme dan etika penulisa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DCE7ED" id="Rectangle 8" o:spid="_x0000_s1033" style="position:absolute;margin-left:282.4pt;margin-top:2.5pt;width:205.7pt;height:46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">
                <v:textbox>
                  <w:txbxContent>
                    <w:p w14:paraId="587C809D" w14:textId="1C800E62" w:rsidR="008D630C" w:rsidRPr="00DE6C7C" w:rsidRDefault="00770196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4.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Mahasiswa mampu </w:t>
                      </w: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memahami plagiarisme dan etika penulisan</w:t>
                      </w:r>
                    </w:p>
                  </w:txbxContent>
                </v:textbox>
              </v:rect>
            </w:pict>
          </mc:Fallback>
        </mc:AlternateContent>
      </w:r>
    </w:p>
    <w:p w14:paraId="6123429B" w14:textId="77777777" w:rsidR="008D630C" w:rsidRPr="00715FE3" w:rsidRDefault="008D630C" w:rsidP="008D630C">
      <w:pPr>
        <w:tabs>
          <w:tab w:val="left" w:pos="7602"/>
        </w:tabs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ab/>
      </w:r>
    </w:p>
    <w:p w14:paraId="20BF0BC1" w14:textId="77777777" w:rsidR="008D630C" w:rsidRPr="00715FE3" w:rsidRDefault="008D630C" w:rsidP="008D630C">
      <w:pPr>
        <w:tabs>
          <w:tab w:val="left" w:pos="6667"/>
        </w:tabs>
        <w:spacing w:line="276" w:lineRule="auto"/>
        <w:rPr>
          <w:rFonts w:ascii="Cambria" w:hAnsi="Cambria" w:cs="Arial"/>
          <w:b/>
          <w:sz w:val="20"/>
          <w:szCs w:val="20"/>
        </w:rPr>
      </w:pPr>
      <w:r w:rsidRPr="00715FE3">
        <w:rPr>
          <w:rFonts w:ascii="Cambria" w:hAnsi="Cambria" w:cs="Arial"/>
          <w:b/>
          <w:sz w:val="20"/>
          <w:szCs w:val="20"/>
        </w:rPr>
        <w:tab/>
      </w:r>
    </w:p>
    <w:p w14:paraId="5C329D9D" w14:textId="77777777" w:rsidR="008D630C" w:rsidRPr="00715FE3" w:rsidRDefault="008D630C" w:rsidP="008D630C">
      <w:pPr>
        <w:spacing w:line="276" w:lineRule="auto"/>
        <w:rPr>
          <w:rFonts w:ascii="Cambria" w:hAnsi="Cambria" w:cs="Arial"/>
          <w:sz w:val="20"/>
          <w:szCs w:val="20"/>
        </w:rPr>
      </w:pPr>
    </w:p>
    <w:p w14:paraId="1CD57A36" w14:textId="77777777" w:rsidR="008D630C" w:rsidRPr="00715FE3" w:rsidRDefault="008D630C" w:rsidP="008D630C">
      <w:pPr>
        <w:spacing w:line="276" w:lineRule="auto"/>
        <w:rPr>
          <w:rFonts w:ascii="Cambria" w:hAnsi="Cambria" w:cs="Arial"/>
          <w:b/>
          <w:sz w:val="20"/>
          <w:szCs w:val="20"/>
        </w:rPr>
      </w:pPr>
    </w:p>
    <w:p w14:paraId="44BE2BDB" w14:textId="23F29CC4" w:rsidR="008D630C" w:rsidRPr="00715FE3" w:rsidRDefault="008D630C" w:rsidP="008D630C">
      <w:pPr>
        <w:tabs>
          <w:tab w:val="left" w:pos="9280"/>
        </w:tabs>
        <w:spacing w:line="276" w:lineRule="auto"/>
        <w:rPr>
          <w:rFonts w:ascii="Cambria" w:hAnsi="Cambria" w:cs="Arial"/>
          <w:b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6E4D312C" wp14:editId="026626FE">
                <wp:simplePos x="0" y="0"/>
                <wp:positionH relativeFrom="column">
                  <wp:posOffset>2761615</wp:posOffset>
                </wp:positionH>
                <wp:positionV relativeFrom="paragraph">
                  <wp:posOffset>21590</wp:posOffset>
                </wp:positionV>
                <wp:extent cx="0" cy="193040"/>
                <wp:effectExtent l="56515" t="21590" r="57785" b="13970"/>
                <wp:wrapNone/>
                <wp:docPr id="1079271009" name="Straight Arrow Connector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0" cy="193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B862E4" id="Straight Arrow Connector 6" o:spid="_x0000_s1026" type="#_x0000_t32" style="position:absolute;margin-left:217.45pt;margin-top:1.7pt;width:0;height:15.2pt;flip:y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">
                <v:stroke endarrow="block"/>
              </v:shape>
            </w:pict>
          </mc:Fallback>
        </mc:AlternateContent>
      </w:r>
      <w:r w:rsidRPr="00715FE3">
        <w:rPr>
          <w:rFonts w:ascii="Cambria" w:hAnsi="Cambria" w:cs="Arial"/>
          <w:b/>
          <w:sz w:val="20"/>
          <w:szCs w:val="20"/>
        </w:rPr>
        <w:tab/>
      </w:r>
    </w:p>
    <w:p w14:paraId="4EA539EA" w14:textId="3DE0EC2B" w:rsidR="008D630C" w:rsidRPr="00715FE3" w:rsidRDefault="008D630C" w:rsidP="008D630C">
      <w:pPr>
        <w:tabs>
          <w:tab w:val="left" w:pos="9280"/>
        </w:tabs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2645887" wp14:editId="13C66A19">
                <wp:simplePos x="0" y="0"/>
                <wp:positionH relativeFrom="column">
                  <wp:posOffset>-490855</wp:posOffset>
                </wp:positionH>
                <wp:positionV relativeFrom="paragraph">
                  <wp:posOffset>93345</wp:posOffset>
                </wp:positionV>
                <wp:extent cx="6773545" cy="856615"/>
                <wp:effectExtent l="13970" t="7620" r="13335" b="12065"/>
                <wp:wrapNone/>
                <wp:docPr id="866210067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6773545" cy="85661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3269BB" w14:textId="77777777" w:rsidR="008D630C" w:rsidRPr="00DE6C7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2645887" id="Rectangle 5" o:spid="_x0000_s1034" style="position:absolute;margin-left:-38.65pt;margin-top:7.35pt;width:533.35pt;height:67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">
                <v:textbox>
                  <w:txbxContent>
                    <w:p w14:paraId="1A3269BB" w14:textId="77777777" w:rsidR="008D630C" w:rsidRPr="00DE6C7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715FE3">
        <w:rPr>
          <w:rFonts w:ascii="Cambria" w:hAnsi="Cambria" w:cs="Arial"/>
          <w:sz w:val="20"/>
          <w:szCs w:val="20"/>
        </w:rPr>
        <w:tab/>
      </w:r>
    </w:p>
    <w:p w14:paraId="33AB992E" w14:textId="1804851A" w:rsidR="008D630C" w:rsidRPr="00715FE3" w:rsidRDefault="008D630C" w:rsidP="008D630C">
      <w:pPr>
        <w:tabs>
          <w:tab w:val="left" w:pos="9280"/>
        </w:tabs>
        <w:spacing w:line="276" w:lineRule="auto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7EA4EA1D" wp14:editId="41E20C74">
                <wp:simplePos x="0" y="0"/>
                <wp:positionH relativeFrom="column">
                  <wp:posOffset>-264160</wp:posOffset>
                </wp:positionH>
                <wp:positionV relativeFrom="paragraph">
                  <wp:posOffset>93980</wp:posOffset>
                </wp:positionV>
                <wp:extent cx="2612390" cy="584200"/>
                <wp:effectExtent l="12065" t="8255" r="13970" b="7620"/>
                <wp:wrapNone/>
                <wp:docPr id="1133194238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36B99CC" w14:textId="31AFBDC2" w:rsidR="00657436" w:rsidRPr="00D7752C" w:rsidRDefault="00657436" w:rsidP="00657436">
                            <w:pPr>
                              <w:spacing w:line="276" w:lineRule="auto"/>
                              <w:rPr>
                                <w:rFonts w:ascii="Cambria" w:eastAsia="Times New Roman" w:hAnsi="Cambria" w:cs="Arial"/>
                                <w:sz w:val="20"/>
                                <w:szCs w:val="20"/>
                                <w:lang w:eastAsia="en-US"/>
                              </w:rPr>
                            </w:pPr>
                            <w:r>
                              <w:rPr>
                                <w:rFonts w:ascii="Cambria" w:eastAsia="Times New Roman" w:hAnsi="Cambria" w:cs="Arial"/>
                                <w:sz w:val="20"/>
                                <w:szCs w:val="20"/>
                                <w:lang w:eastAsia="en-US"/>
                              </w:rPr>
                              <w:t xml:space="preserve">1. </w:t>
                            </w:r>
                            <w:r w:rsidRPr="00D7752C">
                              <w:rPr>
                                <w:rFonts w:ascii="Cambria" w:eastAsia="Times New Roman" w:hAnsi="Cambria" w:cs="Arial"/>
                                <w:sz w:val="20"/>
                                <w:szCs w:val="20"/>
                                <w:lang w:eastAsia="en-US"/>
                              </w:rPr>
                              <w:t xml:space="preserve">Mahasiswa mampu </w:t>
                            </w:r>
                            <w:r>
                              <w:rPr>
                                <w:rFonts w:ascii="Cambria" w:eastAsia="Times New Roman" w:hAnsi="Cambria" w:cs="Arial"/>
                                <w:sz w:val="20"/>
                                <w:szCs w:val="20"/>
                                <w:lang w:eastAsia="en-US"/>
                              </w:rPr>
                              <w:t xml:space="preserve">mengetahui </w:t>
                            </w:r>
                            <w:r w:rsidRPr="00266E6B">
                              <w:rPr>
                                <w:rFonts w:ascii="Cambria" w:eastAsia="Times New Roman" w:hAnsi="Cambria" w:cs="Arial"/>
                                <w:sz w:val="20"/>
                                <w:szCs w:val="20"/>
                                <w:lang w:eastAsia="en-US"/>
                              </w:rPr>
                              <w:t>sejarah, kedudukan, fungsi, dan ragam bahasa Indonesia</w:t>
                            </w:r>
                          </w:p>
                          <w:p w14:paraId="2451D580" w14:textId="1BDB9EE6" w:rsidR="008D630C" w:rsidRPr="00EF18A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EA4EA1D" id="Rectangle 4" o:spid="_x0000_s1035" style="position:absolute;margin-left:-20.8pt;margin-top:7.4pt;width:205.7pt;height:46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">
                <v:textbox>
                  <w:txbxContent>
                    <w:p w14:paraId="536B99CC" w14:textId="31AFBDC2" w:rsidR="00657436" w:rsidRPr="00D7752C" w:rsidRDefault="00657436" w:rsidP="00657436">
                      <w:pPr>
                        <w:spacing w:line="276" w:lineRule="auto"/>
                        <w:rPr>
                          <w:rFonts w:ascii="Cambria" w:eastAsia="Times New Roman" w:hAnsi="Cambria" w:cs="Arial"/>
                          <w:sz w:val="20"/>
                          <w:szCs w:val="20"/>
                          <w:lang w:eastAsia="en-US"/>
                        </w:rPr>
                      </w:pPr>
                      <w:r>
                        <w:rPr>
                          <w:rFonts w:ascii="Cambria" w:eastAsia="Times New Roman" w:hAnsi="Cambria" w:cs="Arial"/>
                          <w:sz w:val="20"/>
                          <w:szCs w:val="20"/>
                          <w:lang w:eastAsia="en-US"/>
                        </w:rPr>
                        <w:t xml:space="preserve">1. </w:t>
                      </w:r>
                      <w:r w:rsidRPr="00D7752C">
                        <w:rPr>
                          <w:rFonts w:ascii="Cambria" w:eastAsia="Times New Roman" w:hAnsi="Cambria" w:cs="Arial"/>
                          <w:sz w:val="20"/>
                          <w:szCs w:val="20"/>
                          <w:lang w:eastAsia="en-US"/>
                        </w:rPr>
                        <w:t xml:space="preserve">Mahasiswa mampu </w:t>
                      </w:r>
                      <w:r>
                        <w:rPr>
                          <w:rFonts w:ascii="Cambria" w:eastAsia="Times New Roman" w:hAnsi="Cambria" w:cs="Arial"/>
                          <w:sz w:val="20"/>
                          <w:szCs w:val="20"/>
                          <w:lang w:eastAsia="en-US"/>
                        </w:rPr>
                        <w:t xml:space="preserve">mengetahui </w:t>
                      </w:r>
                      <w:r w:rsidRPr="00266E6B">
                        <w:rPr>
                          <w:rFonts w:ascii="Cambria" w:eastAsia="Times New Roman" w:hAnsi="Cambria" w:cs="Arial"/>
                          <w:sz w:val="20"/>
                          <w:szCs w:val="20"/>
                          <w:lang w:eastAsia="en-US"/>
                        </w:rPr>
                        <w:t>sejarah, kedudukan, fungsi, dan ragam bahasa Indonesia</w:t>
                      </w:r>
                    </w:p>
                    <w:p w14:paraId="2451D580" w14:textId="1BDB9EE6" w:rsidR="008D630C" w:rsidRPr="00EF18A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7B647C9" wp14:editId="248CCA3E">
                <wp:simplePos x="0" y="0"/>
                <wp:positionH relativeFrom="column">
                  <wp:posOffset>3373120</wp:posOffset>
                </wp:positionH>
                <wp:positionV relativeFrom="paragraph">
                  <wp:posOffset>87630</wp:posOffset>
                </wp:positionV>
                <wp:extent cx="2612390" cy="584200"/>
                <wp:effectExtent l="10795" t="11430" r="5715" b="13970"/>
                <wp:wrapNone/>
                <wp:docPr id="1212208660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612390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CD306D" w14:textId="77777777" w:rsidR="00657436" w:rsidRPr="00D7752C" w:rsidRDefault="00657436" w:rsidP="00657436">
                            <w:pPr>
                              <w:tabs>
                                <w:tab w:val="left" w:pos="561"/>
                              </w:tabs>
                              <w:spacing w:line="276" w:lineRule="auto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2. </w:t>
                            </w:r>
                            <w:r w:rsidRPr="00D7752C"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ahasiswa mampu mengimplementasikan kaidah kebahasaan dalam penulisan ilmiah</w:t>
                            </w:r>
                          </w:p>
                          <w:p w14:paraId="0CE48905" w14:textId="4CC78EBA" w:rsidR="008D630C" w:rsidRPr="00DE6C7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7B647C9" id="Rectangle 3" o:spid="_x0000_s1036" style="position:absolute;margin-left:265.6pt;margin-top:6.9pt;width:205.7pt;height:4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">
                <v:textbox>
                  <w:txbxContent>
                    <w:p w14:paraId="1ACD306D" w14:textId="77777777" w:rsidR="00657436" w:rsidRPr="00D7752C" w:rsidRDefault="00657436" w:rsidP="00657436">
                      <w:pPr>
                        <w:tabs>
                          <w:tab w:val="left" w:pos="561"/>
                        </w:tabs>
                        <w:spacing w:line="276" w:lineRule="auto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2. </w:t>
                      </w:r>
                      <w:r w:rsidRPr="00D7752C">
                        <w:rPr>
                          <w:rFonts w:ascii="Cambria" w:hAnsi="Cambria"/>
                          <w:sz w:val="20"/>
                          <w:szCs w:val="20"/>
                        </w:rPr>
                        <w:t>Mahasiswa mampu mengimplementasikan kaidah kebahasaan dalam penulisan ilmiah</w:t>
                      </w:r>
                    </w:p>
                    <w:p w14:paraId="0CE48905" w14:textId="4CC78EBA" w:rsidR="008D630C" w:rsidRPr="00DE6C7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</v:rect>
            </w:pict>
          </mc:Fallback>
        </mc:AlternateContent>
      </w:r>
    </w:p>
    <w:p w14:paraId="59204503" w14:textId="77777777" w:rsidR="008D630C" w:rsidRPr="00715FE3" w:rsidRDefault="008D630C" w:rsidP="008D630C">
      <w:pPr>
        <w:tabs>
          <w:tab w:val="left" w:pos="9280"/>
        </w:tabs>
        <w:spacing w:line="276" w:lineRule="auto"/>
        <w:rPr>
          <w:rFonts w:ascii="Cambria" w:hAnsi="Cambria" w:cs="Arial"/>
          <w:sz w:val="20"/>
          <w:szCs w:val="20"/>
        </w:rPr>
      </w:pPr>
    </w:p>
    <w:p w14:paraId="460472FC" w14:textId="77777777" w:rsidR="008D630C" w:rsidRPr="00715FE3" w:rsidRDefault="008D630C" w:rsidP="008D630C">
      <w:pPr>
        <w:pStyle w:val="BodyTextIndent"/>
        <w:spacing w:line="276" w:lineRule="auto"/>
        <w:jc w:val="both"/>
        <w:rPr>
          <w:rFonts w:ascii="Cambria" w:eastAsia="MS Mincho" w:hAnsi="Cambria" w:cs="Arial"/>
          <w:i/>
          <w:sz w:val="20"/>
          <w:szCs w:val="20"/>
          <w:lang w:eastAsia="ja-JP"/>
        </w:rPr>
      </w:pPr>
    </w:p>
    <w:p w14:paraId="33BC00CB" w14:textId="48ACBEBF" w:rsidR="008D630C" w:rsidRPr="00715FE3" w:rsidRDefault="008D630C" w:rsidP="008D630C">
      <w:pPr>
        <w:spacing w:line="276" w:lineRule="auto"/>
        <w:rPr>
          <w:rFonts w:ascii="Cambria" w:hAnsi="Cambria" w:cs="Arial"/>
          <w:b/>
          <w:sz w:val="20"/>
          <w:szCs w:val="20"/>
          <w:lang w:val="id-ID"/>
        </w:rPr>
      </w:pPr>
      <w:r w:rsidRPr="00715FE3">
        <w:rPr>
          <w:rFonts w:ascii="Cambria" w:hAnsi="Cambria" w:cs="Arial"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6EC9734" wp14:editId="395D3AFD">
                <wp:simplePos x="0" y="0"/>
                <wp:positionH relativeFrom="column">
                  <wp:posOffset>2834640</wp:posOffset>
                </wp:positionH>
                <wp:positionV relativeFrom="paragraph">
                  <wp:posOffset>330200</wp:posOffset>
                </wp:positionV>
                <wp:extent cx="0" cy="193040"/>
                <wp:effectExtent l="53340" t="15875" r="60960" b="10160"/>
                <wp:wrapNone/>
                <wp:docPr id="1755208246" name="Straight Arrow Connector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0" cy="193040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0F77E2F" id="Straight Arrow Connector 2" o:spid="_x0000_s1026" type="#_x0000_t32" style="position:absolute;margin-left:223.2pt;margin-top:26pt;width:0;height:15.2pt;flip:y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">
                <v:stroke endarrow="block"/>
              </v:shape>
            </w:pict>
          </mc:Fallback>
        </mc:AlternateContent>
      </w:r>
      <w:r w:rsidRPr="00715FE3">
        <w:rPr>
          <w:rFonts w:ascii="Cambria" w:hAnsi="Cambria" w:cs="Arial"/>
          <w:b/>
          <w:noProof/>
          <w:sz w:val="20"/>
          <w:szCs w:val="20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D716DAB" wp14:editId="49630738">
                <wp:simplePos x="0" y="0"/>
                <wp:positionH relativeFrom="column">
                  <wp:posOffset>461645</wp:posOffset>
                </wp:positionH>
                <wp:positionV relativeFrom="paragraph">
                  <wp:posOffset>565150</wp:posOffset>
                </wp:positionV>
                <wp:extent cx="5563235" cy="584200"/>
                <wp:effectExtent l="13970" t="12700" r="13970" b="12700"/>
                <wp:wrapNone/>
                <wp:docPr id="1461396602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563235" cy="5842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A4724C" w14:textId="7B486BCC" w:rsidR="008D630C" w:rsidRPr="00EF18AC" w:rsidRDefault="008D630C" w:rsidP="008D630C">
                            <w:pPr>
                              <w:jc w:val="center"/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Cambria" w:hAnsi="Cambria"/>
                                <w:sz w:val="20"/>
                                <w:szCs w:val="20"/>
                              </w:rPr>
                              <w:t>Mahasiswa mendapatkan mata kuliah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716DAB" id="Rectangle 1" o:spid="_x0000_s1037" style="position:absolute;margin-left:36.35pt;margin-top:44.5pt;width:438.05pt;height:46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">
                <v:textbox>
                  <w:txbxContent>
                    <w:p w14:paraId="7CA4724C" w14:textId="7B486BCC" w:rsidR="008D630C" w:rsidRPr="00EF18AC" w:rsidRDefault="008D630C" w:rsidP="008D630C">
                      <w:pPr>
                        <w:jc w:val="center"/>
                        <w:rPr>
                          <w:rFonts w:ascii="Cambria" w:hAnsi="Cambria"/>
                          <w:sz w:val="20"/>
                          <w:szCs w:val="20"/>
                        </w:rPr>
                      </w:pPr>
                      <w:r>
                        <w:rPr>
                          <w:rFonts w:ascii="Cambria" w:hAnsi="Cambria"/>
                          <w:sz w:val="20"/>
                          <w:szCs w:val="20"/>
                        </w:rPr>
                        <w:t>Mahasiswa mendapatkan mata kuliah</w:t>
                      </w:r>
                    </w:p>
                  </w:txbxContent>
                </v:textbox>
              </v:rect>
            </w:pict>
          </mc:Fallback>
        </mc:AlternateContent>
      </w:r>
    </w:p>
    <w:p w14:paraId="0B288A04" w14:textId="04019C24" w:rsidR="000708B6" w:rsidRPr="00715FE3" w:rsidRDefault="000708B6" w:rsidP="00EB276F">
      <w:pPr>
        <w:spacing w:line="360" w:lineRule="auto"/>
        <w:jc w:val="center"/>
        <w:rPr>
          <w:rFonts w:ascii="Cambria" w:hAnsi="Cambria" w:cs="Arial"/>
          <w:b/>
          <w:bCs/>
          <w:sz w:val="20"/>
          <w:szCs w:val="20"/>
        </w:rPr>
      </w:pPr>
    </w:p>
    <w:p w14:paraId="2D436DCE" w14:textId="77777777" w:rsidR="000708B6" w:rsidRPr="00715FE3" w:rsidRDefault="000708B6" w:rsidP="000708B6">
      <w:pPr>
        <w:rPr>
          <w:rFonts w:ascii="Cambria" w:hAnsi="Cambria" w:cs="Arial"/>
          <w:b/>
          <w:sz w:val="20"/>
          <w:szCs w:val="20"/>
          <w:lang w:val="id-ID"/>
        </w:rPr>
        <w:sectPr w:rsidR="000708B6" w:rsidRPr="00715FE3" w:rsidSect="001043E3">
          <w:headerReference w:type="default" r:id="rId14"/>
          <w:pgSz w:w="12240" w:h="15840"/>
          <w:pgMar w:top="1134" w:right="1134" w:bottom="1134" w:left="1134" w:header="706" w:footer="706" w:gutter="0"/>
          <w:cols w:space="708"/>
          <w:docGrid w:linePitch="360"/>
        </w:sectPr>
      </w:pPr>
    </w:p>
    <w:p w14:paraId="0ED85413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lastRenderedPageBreak/>
        <w:t>RENCANA PEMBELAJARAN</w:t>
      </w:r>
    </w:p>
    <w:p w14:paraId="1C1E2762" w14:textId="77777777" w:rsidR="000708B6" w:rsidRPr="00715FE3" w:rsidRDefault="000708B6" w:rsidP="000708B6">
      <w:pPr>
        <w:rPr>
          <w:lang w:val="id-ID" w:eastAsia="en-US"/>
        </w:rPr>
      </w:pPr>
    </w:p>
    <w:tbl>
      <w:tblPr>
        <w:tblW w:w="4954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2"/>
        <w:gridCol w:w="570"/>
        <w:gridCol w:w="2274"/>
        <w:gridCol w:w="2239"/>
        <w:gridCol w:w="1833"/>
        <w:gridCol w:w="2405"/>
        <w:gridCol w:w="1368"/>
        <w:gridCol w:w="2026"/>
      </w:tblGrid>
      <w:tr w:rsidR="00715FE3" w:rsidRPr="00715FE3" w14:paraId="0A064167" w14:textId="77777777" w:rsidTr="00417BC4">
        <w:trPr>
          <w:tblHeader/>
        </w:trPr>
        <w:tc>
          <w:tcPr>
            <w:tcW w:w="269" w:type="pct"/>
            <w:shd w:val="clear" w:color="auto" w:fill="BFBFBF"/>
            <w:vAlign w:val="center"/>
          </w:tcPr>
          <w:p w14:paraId="4BD9A335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</w:rPr>
              <w:t>Pertemuan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</w:rPr>
              <w:t xml:space="preserve"> Ke</w:t>
            </w:r>
          </w:p>
        </w:tc>
        <w:tc>
          <w:tcPr>
            <w:tcW w:w="212" w:type="pct"/>
            <w:shd w:val="clear" w:color="auto" w:fill="BFBFBF"/>
            <w:vAlign w:val="center"/>
          </w:tcPr>
          <w:p w14:paraId="77570277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TP</w:t>
            </w:r>
          </w:p>
        </w:tc>
        <w:tc>
          <w:tcPr>
            <w:tcW w:w="846" w:type="pct"/>
            <w:shd w:val="clear" w:color="auto" w:fill="BFBFBF"/>
            <w:vAlign w:val="center"/>
          </w:tcPr>
          <w:p w14:paraId="600683BE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Kemampuan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 xml:space="preserve"> Akhir Yang </w:t>
            </w: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Direncanakan</w:t>
            </w:r>
            <w:proofErr w:type="spellEnd"/>
          </w:p>
        </w:tc>
        <w:tc>
          <w:tcPr>
            <w:tcW w:w="833" w:type="pct"/>
            <w:shd w:val="clear" w:color="auto" w:fill="BFBFBF"/>
            <w:vAlign w:val="center"/>
          </w:tcPr>
          <w:p w14:paraId="74F8FB3E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</w:rPr>
              <w:t xml:space="preserve">Bahan </w:t>
            </w: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</w:rPr>
              <w:t>kajian</w:t>
            </w:r>
            <w:proofErr w:type="spellEnd"/>
          </w:p>
          <w:p w14:paraId="0ECB76F5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</w:rPr>
            </w:pPr>
          </w:p>
        </w:tc>
        <w:tc>
          <w:tcPr>
            <w:tcW w:w="682" w:type="pct"/>
            <w:shd w:val="clear" w:color="auto" w:fill="BFBFBF"/>
            <w:vAlign w:val="center"/>
          </w:tcPr>
          <w:p w14:paraId="2E9F4B2E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</w:rPr>
              <w:t>Sub Bahan Kajian</w:t>
            </w:r>
          </w:p>
        </w:tc>
        <w:tc>
          <w:tcPr>
            <w:tcW w:w="895" w:type="pct"/>
            <w:shd w:val="clear" w:color="auto" w:fill="BFBFBF"/>
            <w:vAlign w:val="center"/>
          </w:tcPr>
          <w:p w14:paraId="3013E3B3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Modalitas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 xml:space="preserve">, </w:t>
            </w: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Bentuk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, Strategi, dan Metode Pembelajaran</w:t>
            </w:r>
          </w:p>
        </w:tc>
        <w:tc>
          <w:tcPr>
            <w:tcW w:w="509" w:type="pct"/>
            <w:shd w:val="clear" w:color="auto" w:fill="BFBFBF"/>
            <w:vAlign w:val="center"/>
          </w:tcPr>
          <w:p w14:paraId="06132884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Estimasi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 xml:space="preserve"> Waktu</w:t>
            </w:r>
          </w:p>
        </w:tc>
        <w:tc>
          <w:tcPr>
            <w:tcW w:w="754" w:type="pct"/>
            <w:shd w:val="clear" w:color="auto" w:fill="BFBFBF"/>
            <w:vAlign w:val="center"/>
          </w:tcPr>
          <w:p w14:paraId="2806054E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Pengalaman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Belajar</w:t>
            </w:r>
            <w:proofErr w:type="spellEnd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b/>
                <w:bCs/>
                <w:sz w:val="18"/>
                <w:szCs w:val="18"/>
                <w:lang w:eastAsia="id-ID"/>
              </w:rPr>
              <w:t>Mahasiswa</w:t>
            </w:r>
            <w:proofErr w:type="spellEnd"/>
          </w:p>
        </w:tc>
      </w:tr>
      <w:tr w:rsidR="00715FE3" w:rsidRPr="00715FE3" w14:paraId="69F637FF" w14:textId="77777777" w:rsidTr="00417BC4">
        <w:trPr>
          <w:tblHeader/>
        </w:trPr>
        <w:tc>
          <w:tcPr>
            <w:tcW w:w="269" w:type="pct"/>
            <w:shd w:val="clear" w:color="auto" w:fill="auto"/>
          </w:tcPr>
          <w:p w14:paraId="2D07CB82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</w:rPr>
              <w:t>(1)</w:t>
            </w:r>
          </w:p>
        </w:tc>
        <w:tc>
          <w:tcPr>
            <w:tcW w:w="212" w:type="pct"/>
          </w:tcPr>
          <w:p w14:paraId="1F1711D2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2)</w:t>
            </w:r>
          </w:p>
        </w:tc>
        <w:tc>
          <w:tcPr>
            <w:tcW w:w="846" w:type="pct"/>
            <w:shd w:val="clear" w:color="auto" w:fill="auto"/>
          </w:tcPr>
          <w:p w14:paraId="531365BA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</w:rPr>
              <w:t>(3)</w:t>
            </w:r>
          </w:p>
        </w:tc>
        <w:tc>
          <w:tcPr>
            <w:tcW w:w="833" w:type="pct"/>
            <w:shd w:val="clear" w:color="auto" w:fill="auto"/>
          </w:tcPr>
          <w:p w14:paraId="2A327281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4)</w:t>
            </w:r>
          </w:p>
        </w:tc>
        <w:tc>
          <w:tcPr>
            <w:tcW w:w="682" w:type="pct"/>
            <w:shd w:val="clear" w:color="auto" w:fill="auto"/>
          </w:tcPr>
          <w:p w14:paraId="6C5F81D9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5)</w:t>
            </w:r>
          </w:p>
        </w:tc>
        <w:tc>
          <w:tcPr>
            <w:tcW w:w="895" w:type="pct"/>
            <w:shd w:val="clear" w:color="auto" w:fill="auto"/>
          </w:tcPr>
          <w:p w14:paraId="27054A82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6)</w:t>
            </w:r>
          </w:p>
        </w:tc>
        <w:tc>
          <w:tcPr>
            <w:tcW w:w="509" w:type="pct"/>
            <w:shd w:val="clear" w:color="auto" w:fill="auto"/>
          </w:tcPr>
          <w:p w14:paraId="11082DA1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7)</w:t>
            </w:r>
          </w:p>
        </w:tc>
        <w:tc>
          <w:tcPr>
            <w:tcW w:w="754" w:type="pct"/>
            <w:shd w:val="clear" w:color="auto" w:fill="auto"/>
          </w:tcPr>
          <w:p w14:paraId="01CB2926" w14:textId="77777777" w:rsidR="00EF02EB" w:rsidRPr="00715FE3" w:rsidRDefault="00EF02EB" w:rsidP="00417BC4">
            <w:pPr>
              <w:spacing w:line="276" w:lineRule="auto"/>
              <w:jc w:val="center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(8)</w:t>
            </w:r>
          </w:p>
        </w:tc>
      </w:tr>
      <w:tr w:rsidR="00715FE3" w:rsidRPr="00715FE3" w14:paraId="035BFAEF" w14:textId="77777777" w:rsidTr="00417BC4">
        <w:tc>
          <w:tcPr>
            <w:tcW w:w="269" w:type="pct"/>
            <w:shd w:val="clear" w:color="auto" w:fill="auto"/>
          </w:tcPr>
          <w:p w14:paraId="25CF1D63" w14:textId="77777777" w:rsidR="00EF02EB" w:rsidRPr="00715FE3" w:rsidRDefault="00EF02EB" w:rsidP="00417BC4">
            <w:pPr>
              <w:spacing w:line="276" w:lineRule="auto"/>
              <w:ind w:left="-48"/>
              <w:jc w:val="center"/>
              <w:rPr>
                <w:rFonts w:ascii="Cambria" w:eastAsia="Adobe Fan Heiti Std B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1</w:t>
            </w:r>
          </w:p>
        </w:tc>
        <w:tc>
          <w:tcPr>
            <w:tcW w:w="212" w:type="pct"/>
          </w:tcPr>
          <w:p w14:paraId="15A73117" w14:textId="23E41DAA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4A12F5D4" w14:textId="77777777" w:rsidR="00EF02EB" w:rsidRPr="00715FE3" w:rsidRDefault="00EF02EB" w:rsidP="00417BC4">
            <w:pPr>
              <w:tabs>
                <w:tab w:val="left" w:pos="320"/>
              </w:tabs>
              <w:contextualSpacing/>
              <w:rPr>
                <w:rFonts w:ascii="Cambria" w:hAnsi="Cambria" w:cs="Arial"/>
                <w:b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hasisw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mpu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:</w:t>
            </w:r>
          </w:p>
          <w:p w14:paraId="546DA1E0" w14:textId="5B670425" w:rsidR="00EF02EB" w:rsidRPr="00715FE3" w:rsidRDefault="001B6F06" w:rsidP="001A59B3">
            <w:pPr>
              <w:pStyle w:val="ListParagraph"/>
              <w:numPr>
                <w:ilvl w:val="0"/>
                <w:numId w:val="3"/>
              </w:numPr>
              <w:tabs>
                <w:tab w:val="left" w:pos="296"/>
              </w:tabs>
              <w:spacing w:after="0" w:line="276" w:lineRule="auto"/>
              <w:ind w:left="296" w:right="-46" w:hanging="218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hAnsi="Cambria" w:cs="Calibri"/>
                <w:sz w:val="18"/>
                <w:szCs w:val="18"/>
              </w:rPr>
              <w:t>mengetahui sejarah, kedudukan</w:t>
            </w:r>
            <w:r w:rsidR="00760588" w:rsidRPr="00715FE3">
              <w:rPr>
                <w:rFonts w:ascii="Cambria" w:hAnsi="Cambria" w:cs="Calibri"/>
                <w:sz w:val="18"/>
                <w:szCs w:val="18"/>
              </w:rPr>
              <w:t>,</w:t>
            </w:r>
            <w:r w:rsidRPr="00715FE3">
              <w:rPr>
                <w:rFonts w:ascii="Cambria" w:hAnsi="Cambria" w:cs="Calibri"/>
                <w:sz w:val="18"/>
                <w:szCs w:val="18"/>
              </w:rPr>
              <w:t xml:space="preserve"> </w:t>
            </w:r>
            <w:r w:rsidR="00760588" w:rsidRPr="00715FE3">
              <w:rPr>
                <w:rFonts w:ascii="Cambria" w:hAnsi="Cambria" w:cs="Calibri"/>
                <w:sz w:val="18"/>
                <w:szCs w:val="18"/>
              </w:rPr>
              <w:t>fungsi, dan ragam bahasa Indonesia</w:t>
            </w:r>
          </w:p>
        </w:tc>
        <w:tc>
          <w:tcPr>
            <w:tcW w:w="833" w:type="pct"/>
            <w:shd w:val="clear" w:color="auto" w:fill="auto"/>
          </w:tcPr>
          <w:p w14:paraId="0CE802BE" w14:textId="77777777" w:rsidR="00EF02EB" w:rsidRPr="00715FE3" w:rsidRDefault="00EF02EB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179"/>
              <w:rPr>
                <w:rFonts w:ascii="Cambria" w:eastAsia="Adobe Fan Heiti Std B" w:hAnsi="Cambria"/>
                <w:sz w:val="18"/>
                <w:szCs w:val="18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>RPS</w:t>
            </w:r>
          </w:p>
          <w:p w14:paraId="6101D874" w14:textId="77777777" w:rsidR="00360DBB" w:rsidRPr="00715FE3" w:rsidRDefault="003E33B9" w:rsidP="00360DBB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179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>Keduduk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>fungsi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>bahasa</w:t>
            </w:r>
            <w:proofErr w:type="spellEnd"/>
          </w:p>
          <w:p w14:paraId="3BBDE9DF" w14:textId="3DA1ED8D" w:rsidR="003E33B9" w:rsidRPr="00715FE3" w:rsidRDefault="003E33B9" w:rsidP="00360DBB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179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 xml:space="preserve">Ragam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>bahasa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/>
              </w:rPr>
              <w:t xml:space="preserve"> Indonesia </w:t>
            </w:r>
          </w:p>
        </w:tc>
        <w:tc>
          <w:tcPr>
            <w:tcW w:w="682" w:type="pct"/>
            <w:shd w:val="clear" w:color="auto" w:fill="auto"/>
          </w:tcPr>
          <w:p w14:paraId="7FC1E859" w14:textId="77777777" w:rsidR="001B6F06" w:rsidRPr="00715FE3" w:rsidRDefault="001B6F06" w:rsidP="001A59B3">
            <w:pPr>
              <w:pStyle w:val="TableParagraph"/>
              <w:numPr>
                <w:ilvl w:val="0"/>
                <w:numId w:val="3"/>
              </w:numPr>
              <w:ind w:left="178" w:right="-110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ontra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rkuliahan</w:t>
            </w:r>
            <w:proofErr w:type="spellEnd"/>
          </w:p>
          <w:p w14:paraId="4CFBA474" w14:textId="77777777" w:rsidR="001B6F06" w:rsidRPr="00715FE3" w:rsidRDefault="001B6F06" w:rsidP="001A59B3">
            <w:pPr>
              <w:pStyle w:val="TableParagraph"/>
              <w:numPr>
                <w:ilvl w:val="0"/>
                <w:numId w:val="3"/>
              </w:numPr>
              <w:ind w:left="178" w:right="-110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 w:cs="Arial"/>
                <w:sz w:val="18"/>
                <w:szCs w:val="18"/>
              </w:rPr>
              <w:t>Sejarah bahasa Indonesia</w:t>
            </w:r>
          </w:p>
          <w:p w14:paraId="6CE0D55F" w14:textId="77777777" w:rsidR="001B6F06" w:rsidRPr="00715FE3" w:rsidRDefault="001B6F06" w:rsidP="001A59B3">
            <w:pPr>
              <w:pStyle w:val="TableParagraph"/>
              <w:numPr>
                <w:ilvl w:val="0"/>
                <w:numId w:val="3"/>
              </w:numPr>
              <w:ind w:left="178" w:right="-110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 w:cs="Arial"/>
                <w:sz w:val="18"/>
                <w:szCs w:val="18"/>
              </w:rPr>
              <w:t>Kedudukan dan fungsi bahasa Indonesia</w:t>
            </w:r>
          </w:p>
          <w:p w14:paraId="4492427B" w14:textId="77777777" w:rsidR="00EF02EB" w:rsidRPr="00715FE3" w:rsidRDefault="001B6F06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hAnsi="Cambria" w:cs="Arial"/>
                <w:sz w:val="18"/>
                <w:szCs w:val="18"/>
              </w:rPr>
              <w:t>R</w:t>
            </w:r>
            <w:r w:rsidRPr="00715FE3">
              <w:rPr>
                <w:rFonts w:ascii="Cambria" w:eastAsia="Arial MT" w:hAnsi="Cambria" w:cs="Arial"/>
                <w:sz w:val="18"/>
                <w:szCs w:val="18"/>
                <w:lang w:val="id"/>
              </w:rPr>
              <w:t>agam bahasa Indonesia</w:t>
            </w:r>
          </w:p>
          <w:p w14:paraId="0866988C" w14:textId="6DD6412E" w:rsidR="0035244F" w:rsidRPr="00715FE3" w:rsidRDefault="0035244F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Karakteristik ragam bahasa ilmiah</w:t>
            </w:r>
          </w:p>
        </w:tc>
        <w:tc>
          <w:tcPr>
            <w:tcW w:w="895" w:type="pct"/>
            <w:shd w:val="clear" w:color="auto" w:fill="auto"/>
          </w:tcPr>
          <w:p w14:paraId="4088DFDF" w14:textId="2C559C05" w:rsidR="002B6A33" w:rsidRPr="00715FE3" w:rsidRDefault="00EF02EB" w:rsidP="002B6A33">
            <w:pPr>
              <w:pStyle w:val="NormalWeb"/>
              <w:numPr>
                <w:ilvl w:val="0"/>
                <w:numId w:val="19"/>
              </w:numPr>
              <w:spacing w:before="0" w:beforeAutospacing="0" w:after="0" w:afterAutospacing="0" w:line="276" w:lineRule="auto"/>
              <w:ind w:left="175" w:hanging="219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t>﻿</w:t>
            </w:r>
            <w:r w:rsidR="002B6A33"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="002B6A33"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="002B6A33"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="002B6A33"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="002B6A33"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="002B6A33"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5E01569C" w14:textId="77777777" w:rsidR="002B6A33" w:rsidRPr="00715FE3" w:rsidRDefault="002B6A33" w:rsidP="002B6A33">
            <w:pPr>
              <w:pStyle w:val="NormalWeb"/>
              <w:numPr>
                <w:ilvl w:val="0"/>
                <w:numId w:val="19"/>
              </w:numPr>
              <w:spacing w:before="0" w:beforeAutospacing="0" w:after="0" w:afterAutospacing="0" w:line="276" w:lineRule="auto"/>
              <w:ind w:left="175" w:hanging="219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74648E63" w14:textId="77777777" w:rsidR="002B6A33" w:rsidRPr="00715FE3" w:rsidRDefault="002B6A33" w:rsidP="002B6A33">
            <w:pPr>
              <w:pStyle w:val="NormalWeb"/>
              <w:numPr>
                <w:ilvl w:val="0"/>
                <w:numId w:val="19"/>
              </w:numPr>
              <w:spacing w:before="0" w:beforeAutospacing="0" w:after="0" w:afterAutospacing="0" w:line="276" w:lineRule="auto"/>
              <w:ind w:left="175" w:hanging="219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50B7657F" w14:textId="77777777" w:rsidR="002B6A33" w:rsidRPr="00715FE3" w:rsidRDefault="002B6A33" w:rsidP="002B6A33">
            <w:pPr>
              <w:pStyle w:val="NormalWeb"/>
              <w:numPr>
                <w:ilvl w:val="0"/>
                <w:numId w:val="19"/>
              </w:numPr>
              <w:spacing w:before="0" w:beforeAutospacing="0" w:after="0" w:afterAutospacing="0" w:line="276" w:lineRule="auto"/>
              <w:ind w:left="175" w:hanging="219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26BDAAF4" w14:textId="77777777" w:rsidR="002B6A33" w:rsidRPr="00715FE3" w:rsidRDefault="002B6A33" w:rsidP="002B6A33">
            <w:pPr>
              <w:pStyle w:val="NormalWeb"/>
              <w:numPr>
                <w:ilvl w:val="0"/>
                <w:numId w:val="19"/>
              </w:numPr>
              <w:spacing w:before="0" w:beforeAutospacing="0" w:after="0" w:afterAutospacing="0" w:line="276" w:lineRule="auto"/>
              <w:ind w:left="175" w:hanging="219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1A767B09" w14:textId="5554291B" w:rsidR="00EF02EB" w:rsidRPr="00715FE3" w:rsidRDefault="002B6A33" w:rsidP="002B6A33">
            <w:pPr>
              <w:pStyle w:val="ListParagraph"/>
              <w:numPr>
                <w:ilvl w:val="0"/>
                <w:numId w:val="10"/>
              </w:numPr>
              <w:autoSpaceDE w:val="0"/>
              <w:autoSpaceDN w:val="0"/>
              <w:adjustRightInd w:val="0"/>
              <w:spacing w:after="0"/>
              <w:ind w:left="317" w:hanging="274"/>
              <w:rPr>
                <w:rFonts w:ascii="Cambria" w:eastAsia="Wingdings-Regular" w:hAnsi="Cambria" w:cs="Cambria"/>
                <w:sz w:val="18"/>
                <w:szCs w:val="18"/>
                <w:lang w:val="en-ID" w:eastAsia="zh-CN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4E5AC64F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libri" w:eastAsia="Adobe Fan Heiti Std B" w:hAnsi="Calibri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 xml:space="preserve"> Kuliah (Daring):</w:t>
            </w:r>
          </w:p>
          <w:p w14:paraId="0B76ADD4" w14:textId="77777777" w:rsidR="00EF02EB" w:rsidRPr="00715FE3" w:rsidRDefault="002C0CE1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B: 1</w:t>
            </w:r>
            <w:r w:rsidR="00EF02EB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="00EF02EB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50’</w:t>
            </w:r>
          </w:p>
          <w:p w14:paraId="62F74B6C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T: 1x</w:t>
            </w:r>
            <w:r w:rsidR="002C0CE1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  <w:p w14:paraId="44154AEC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BM: 1x</w:t>
            </w:r>
            <w:r w:rsidR="002C0CE1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  <w:p w14:paraId="7FE80DA8" w14:textId="77777777" w:rsidR="00EF02EB" w:rsidRPr="00715FE3" w:rsidRDefault="00EF02EB" w:rsidP="00417BC4">
            <w:pPr>
              <w:spacing w:line="276" w:lineRule="auto"/>
              <w:ind w:left="-23" w:right="-13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</w:p>
          <w:p w14:paraId="0460E2A4" w14:textId="77777777" w:rsidR="00EF02EB" w:rsidRPr="00715FE3" w:rsidRDefault="00EF02EB" w:rsidP="00417BC4">
            <w:pPr>
              <w:spacing w:line="276" w:lineRule="auto"/>
              <w:ind w:left="-23" w:right="-13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75FD985B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1CCAD86B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1576A31B" w14:textId="2CDD3001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79114628" w14:textId="77777777" w:rsidTr="00417BC4">
        <w:tc>
          <w:tcPr>
            <w:tcW w:w="269" w:type="pct"/>
            <w:shd w:val="clear" w:color="auto" w:fill="auto"/>
          </w:tcPr>
          <w:p w14:paraId="7AB6582B" w14:textId="68AA6473" w:rsidR="00EF02EB" w:rsidRPr="00715FE3" w:rsidRDefault="00EF02EB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2</w:t>
            </w:r>
            <w:r w:rsidR="00B76606" w:rsidRPr="00715FE3">
              <w:rPr>
                <w:rFonts w:ascii="Cambria" w:hAnsi="Cambria"/>
                <w:sz w:val="18"/>
                <w:szCs w:val="18"/>
              </w:rPr>
              <w:t>-3</w:t>
            </w:r>
          </w:p>
        </w:tc>
        <w:tc>
          <w:tcPr>
            <w:tcW w:w="212" w:type="pct"/>
          </w:tcPr>
          <w:p w14:paraId="40617669" w14:textId="4A3D11E3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76087FAB" w14:textId="77777777" w:rsidR="00EF02EB" w:rsidRPr="00715FE3" w:rsidRDefault="00EF02EB" w:rsidP="00417BC4">
            <w:pPr>
              <w:tabs>
                <w:tab w:val="left" w:pos="320"/>
              </w:tabs>
              <w:contextualSpacing/>
              <w:rPr>
                <w:rFonts w:ascii="Cambria" w:hAnsi="Cambria" w:cs="Arial"/>
                <w:b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hasisw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mpu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:</w:t>
            </w:r>
          </w:p>
          <w:p w14:paraId="591A536E" w14:textId="2A57E31D" w:rsidR="00B76606" w:rsidRPr="00715FE3" w:rsidRDefault="00B76606" w:rsidP="001A59B3">
            <w:pPr>
              <w:pStyle w:val="TableParagraph"/>
              <w:numPr>
                <w:ilvl w:val="0"/>
                <w:numId w:val="3"/>
              </w:numPr>
              <w:tabs>
                <w:tab w:val="left" w:pos="245"/>
              </w:tabs>
              <w:ind w:left="245" w:right="22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ahami kalimat, paragraf, dan pengembangan ide</w:t>
            </w:r>
          </w:p>
          <w:p w14:paraId="3CE6440E" w14:textId="19A13B6F" w:rsidR="00B76606" w:rsidRPr="00715FE3" w:rsidRDefault="00B76606" w:rsidP="00B76606">
            <w:pPr>
              <w:pStyle w:val="TableParagraph"/>
              <w:numPr>
                <w:ilvl w:val="0"/>
                <w:numId w:val="3"/>
              </w:numPr>
              <w:tabs>
                <w:tab w:val="left" w:pos="245"/>
              </w:tabs>
              <w:ind w:left="245" w:right="22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amahami kaidah penulisan akademik</w:t>
            </w:r>
          </w:p>
          <w:p w14:paraId="038967CB" w14:textId="02CA73C1" w:rsidR="00DA4D45" w:rsidRPr="00715FE3" w:rsidRDefault="00DA4D45" w:rsidP="001A59B3">
            <w:pPr>
              <w:pStyle w:val="TableParagraph"/>
              <w:numPr>
                <w:ilvl w:val="0"/>
                <w:numId w:val="3"/>
              </w:numPr>
              <w:tabs>
                <w:tab w:val="left" w:pos="245"/>
              </w:tabs>
              <w:ind w:left="245" w:right="22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ahami struktur atau sistematika penulisan karya ilmiah</w:t>
            </w:r>
          </w:p>
          <w:p w14:paraId="41D05F52" w14:textId="36267773" w:rsidR="00DA4D45" w:rsidRPr="00715FE3" w:rsidRDefault="00DA4D45" w:rsidP="001A59B3">
            <w:pPr>
              <w:pStyle w:val="TableParagraph"/>
              <w:numPr>
                <w:ilvl w:val="0"/>
                <w:numId w:val="3"/>
              </w:numPr>
              <w:tabs>
                <w:tab w:val="left" w:pos="245"/>
              </w:tabs>
              <w:ind w:left="245" w:right="22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nerapkan kaidah kebahasaan dan penulisan karya ilmiah</w:t>
            </w:r>
          </w:p>
          <w:p w14:paraId="3F16C80B" w14:textId="3F089AE7" w:rsidR="00DA4D45" w:rsidRPr="00715FE3" w:rsidRDefault="00DA4D45" w:rsidP="00DA4D45">
            <w:pPr>
              <w:pStyle w:val="TableParagraph"/>
              <w:tabs>
                <w:tab w:val="left" w:pos="245"/>
              </w:tabs>
              <w:ind w:left="245" w:right="226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33" w:type="pct"/>
            <w:shd w:val="clear" w:color="auto" w:fill="auto"/>
          </w:tcPr>
          <w:p w14:paraId="028C1133" w14:textId="32665827" w:rsidR="00B76606" w:rsidRPr="00715FE3" w:rsidRDefault="00B76606" w:rsidP="00B76606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218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alimat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aragraf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,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emba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ide</w:t>
            </w:r>
          </w:p>
          <w:p w14:paraId="7BF40891" w14:textId="77777777" w:rsidR="00B76606" w:rsidRPr="00715FE3" w:rsidRDefault="003E33B9" w:rsidP="00B76606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218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Kaidah penulisan akademik</w:t>
            </w:r>
          </w:p>
          <w:p w14:paraId="4A245955" w14:textId="7CFC73D1" w:rsidR="00DA4D45" w:rsidRPr="00715FE3" w:rsidRDefault="00DA4D45" w:rsidP="00B76606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218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</w:rPr>
              <w:t>Struktur atau sistematika penulisan karya ilmiah (akademik)</w:t>
            </w:r>
          </w:p>
          <w:p w14:paraId="680530D3" w14:textId="755C8B38" w:rsidR="00DA4D45" w:rsidRPr="00715FE3" w:rsidRDefault="00DA4D45" w:rsidP="00937FBE">
            <w:pPr>
              <w:pStyle w:val="ListParagraph"/>
              <w:spacing w:after="0" w:line="276" w:lineRule="auto"/>
              <w:ind w:left="197" w:right="-46"/>
              <w:rPr>
                <w:rFonts w:ascii="Cambria" w:eastAsia="Adobe Fan Heiti Std B" w:hAnsi="Cambria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3B67D7D9" w14:textId="77777777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Calibri"/>
                <w:sz w:val="18"/>
                <w:szCs w:val="18"/>
              </w:rPr>
              <w:t>EYD dan PUEBI</w:t>
            </w:r>
          </w:p>
          <w:p w14:paraId="6A51F5C3" w14:textId="43751F6C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Diksi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</w:rPr>
              <w:t xml:space="preserve"> (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pilih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</w:rPr>
              <w:t xml:space="preserve"> kata)</w:t>
            </w:r>
          </w:p>
          <w:p w14:paraId="103FA154" w14:textId="2BA8B155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Calibri"/>
                <w:sz w:val="18"/>
                <w:szCs w:val="18"/>
              </w:rPr>
              <w:t>Pengertian</w:t>
            </w:r>
            <w:proofErr w:type="spellEnd"/>
            <w:r w:rsidRPr="00715FE3">
              <w:rPr>
                <w:rFonts w:ascii="Cambria" w:hAnsi="Cambria" w:cs="Calibri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Calibri"/>
                <w:sz w:val="18"/>
                <w:szCs w:val="18"/>
              </w:rPr>
              <w:t>kalimat</w:t>
            </w:r>
            <w:proofErr w:type="spellEnd"/>
            <w:r w:rsidRPr="00715FE3">
              <w:rPr>
                <w:rFonts w:ascii="Cambria" w:hAnsi="Cambria" w:cs="Calibri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 w:cs="Calibri"/>
                <w:sz w:val="18"/>
                <w:szCs w:val="18"/>
              </w:rPr>
              <w:t>paragra</w:t>
            </w:r>
            <w:r w:rsidR="00937FBE" w:rsidRPr="00715FE3">
              <w:rPr>
                <w:rFonts w:ascii="Cambria" w:hAnsi="Cambria" w:cs="Calibri"/>
                <w:sz w:val="18"/>
                <w:szCs w:val="18"/>
              </w:rPr>
              <w:t>f</w:t>
            </w:r>
            <w:proofErr w:type="spellEnd"/>
            <w:r w:rsidR="00937FBE" w:rsidRPr="00715FE3">
              <w:rPr>
                <w:rFonts w:ascii="Cambria" w:hAnsi="Cambria" w:cs="Calibri"/>
                <w:sz w:val="18"/>
                <w:szCs w:val="18"/>
              </w:rPr>
              <w:t xml:space="preserve"> </w:t>
            </w:r>
          </w:p>
          <w:p w14:paraId="6CD9C9E1" w14:textId="77777777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yusun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alimat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efektif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(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struktur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elogis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ehemat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)</w:t>
            </w:r>
          </w:p>
          <w:p w14:paraId="092FC8B6" w14:textId="77777777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Struktur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paragraph yang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baik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(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topik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gembang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utup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)</w:t>
            </w:r>
          </w:p>
          <w:p w14:paraId="3F23DABA" w14:textId="74B611AB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Teknik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gembang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lastRenderedPageBreak/>
              <w:t>paragra</w:t>
            </w:r>
            <w:r w:rsidR="00937FBE"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f</w:t>
            </w:r>
            <w:proofErr w:type="spellEnd"/>
            <w:r w:rsidR="00937FBE"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(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deduktif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induktif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, dan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campur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)</w:t>
            </w:r>
          </w:p>
          <w:p w14:paraId="52B45B80" w14:textId="77777777" w:rsidR="00B76606" w:rsidRPr="00715FE3" w:rsidRDefault="00B76606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ohesi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oherensi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</w:p>
          <w:p w14:paraId="5FCF3925" w14:textId="77777777" w:rsidR="00B76606" w:rsidRPr="00715FE3" w:rsidRDefault="00937FBE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Hakikat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ulis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ary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ilmiah</w:t>
            </w:r>
            <w:proofErr w:type="spellEnd"/>
          </w:p>
          <w:p w14:paraId="30CBD15E" w14:textId="080DA495" w:rsidR="00937FBE" w:rsidRPr="00715FE3" w:rsidRDefault="00937FBE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Struktur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kary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ilmiah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(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akademik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)</w:t>
            </w:r>
          </w:p>
          <w:p w14:paraId="2D2B3A5F" w14:textId="77777777" w:rsidR="00937FBE" w:rsidRPr="00715FE3" w:rsidRDefault="00937FBE" w:rsidP="00B76606">
            <w:pPr>
              <w:numPr>
                <w:ilvl w:val="0"/>
                <w:numId w:val="3"/>
              </w:numPr>
              <w:ind w:left="194" w:hanging="219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Struktur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penulis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lapor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</w:p>
          <w:p w14:paraId="2A2EFEE6" w14:textId="0350C428" w:rsidR="007E0C37" w:rsidRPr="00715FE3" w:rsidRDefault="007E0C37" w:rsidP="007E0C37">
            <w:pPr>
              <w:ind w:left="194"/>
              <w:contextualSpacing/>
              <w:rPr>
                <w:rFonts w:ascii="Cambria" w:hAnsi="Cambria" w:cs="Arial"/>
                <w:sz w:val="18"/>
                <w:szCs w:val="18"/>
                <w:lang w:eastAsia="en-US"/>
              </w:rPr>
            </w:pPr>
          </w:p>
        </w:tc>
        <w:tc>
          <w:tcPr>
            <w:tcW w:w="895" w:type="pct"/>
            <w:shd w:val="clear" w:color="auto" w:fill="auto"/>
          </w:tcPr>
          <w:p w14:paraId="34F31BB7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35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lastRenderedPageBreak/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6D7AFF4A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35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22A0A27C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351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07863868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35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432E9A97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35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5A008ABB" w14:textId="6DED5E28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35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61D719BF" w14:textId="77777777" w:rsidR="002C0CE1" w:rsidRPr="00715FE3" w:rsidRDefault="00EF02EB" w:rsidP="002C0CE1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libri" w:eastAsia="Adobe Fan Heiti Std B" w:hAnsi="Calibri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 xml:space="preserve"> </w:t>
            </w:r>
            <w:r w:rsidR="002C0CE1"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>Kuliah (Daring):</w:t>
            </w:r>
          </w:p>
          <w:p w14:paraId="1403B138" w14:textId="2C0AACF2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B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50’</w:t>
            </w:r>
          </w:p>
          <w:p w14:paraId="6CB27C58" w14:textId="0C7ED763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T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60’</w:t>
            </w:r>
          </w:p>
          <w:p w14:paraId="1659355B" w14:textId="6A025AFC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BM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60’</w:t>
            </w:r>
          </w:p>
          <w:p w14:paraId="7760A16C" w14:textId="77777777" w:rsidR="00EF02EB" w:rsidRPr="00715FE3" w:rsidRDefault="00EF02EB" w:rsidP="00417BC4">
            <w:pPr>
              <w:spacing w:line="276" w:lineRule="auto"/>
              <w:ind w:left="-23" w:right="-13"/>
              <w:rPr>
                <w:rFonts w:ascii="Calibri" w:eastAsia="Adobe Fan Heiti Std B" w:hAnsi="Calibri" w:cs="Calibri"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2E9B5E18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19759D95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511DA35F" w14:textId="502B0EF5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61" w:right="-46" w:hanging="143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7EF05A67" w14:textId="77777777" w:rsidTr="00417BC4">
        <w:tc>
          <w:tcPr>
            <w:tcW w:w="269" w:type="pct"/>
            <w:shd w:val="clear" w:color="auto" w:fill="auto"/>
          </w:tcPr>
          <w:p w14:paraId="26BD53C9" w14:textId="2F8D0BCE" w:rsidR="00EF02EB" w:rsidRPr="00715FE3" w:rsidRDefault="00C11D3B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4</w:t>
            </w:r>
            <w:r w:rsidR="00A65F3C" w:rsidRPr="00715FE3">
              <w:rPr>
                <w:rFonts w:ascii="Cambria" w:hAnsi="Cambria"/>
                <w:sz w:val="18"/>
                <w:szCs w:val="18"/>
              </w:rPr>
              <w:t>-5</w:t>
            </w:r>
          </w:p>
        </w:tc>
        <w:tc>
          <w:tcPr>
            <w:tcW w:w="212" w:type="pct"/>
          </w:tcPr>
          <w:p w14:paraId="4844052F" w14:textId="101329F3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7487BAA1" w14:textId="77777777" w:rsidR="00EF02EB" w:rsidRPr="00715FE3" w:rsidRDefault="00EF02EB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hasisw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mpu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:</w:t>
            </w:r>
          </w:p>
          <w:p w14:paraId="546DEEEA" w14:textId="77777777" w:rsidR="00EF02EB" w:rsidRPr="00715FE3" w:rsidRDefault="00F92049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emaham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aji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ustak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landa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teori</w:t>
            </w:r>
            <w:proofErr w:type="spellEnd"/>
          </w:p>
          <w:p w14:paraId="7C998D62" w14:textId="77777777" w:rsidR="00F92049" w:rsidRPr="00715FE3" w:rsidRDefault="00F92049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emaham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uli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uti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n daftar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ustaka</w:t>
            </w:r>
            <w:proofErr w:type="spellEnd"/>
          </w:p>
          <w:p w14:paraId="3C261E5C" w14:textId="307C1052" w:rsidR="00A65F3C" w:rsidRPr="00715FE3" w:rsidRDefault="00A65F3C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emaham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tekni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yaji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ta</w:t>
            </w:r>
          </w:p>
          <w:p w14:paraId="160FBB89" w14:textId="3092171B" w:rsidR="00F92049" w:rsidRPr="00715FE3" w:rsidRDefault="00F92049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enerapk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uli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uti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sitas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) dan daftar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ustak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</w:p>
        </w:tc>
        <w:tc>
          <w:tcPr>
            <w:tcW w:w="833" w:type="pct"/>
            <w:shd w:val="clear" w:color="auto" w:fill="auto"/>
          </w:tcPr>
          <w:p w14:paraId="00240898" w14:textId="47F3210A" w:rsidR="00EF02EB" w:rsidRPr="00715FE3" w:rsidRDefault="00F92049" w:rsidP="001A59B3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Kaji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ustak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landa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teori</w:t>
            </w:r>
            <w:proofErr w:type="spellEnd"/>
          </w:p>
          <w:p w14:paraId="43D47126" w14:textId="51A4AE20" w:rsidR="00A65F3C" w:rsidRPr="00715FE3" w:rsidRDefault="00A65F3C" w:rsidP="001A59B3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Teknik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yaji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data</w:t>
            </w:r>
          </w:p>
          <w:p w14:paraId="358A4CB5" w14:textId="77777777" w:rsidR="00F92049" w:rsidRPr="00715FE3" w:rsidRDefault="00F92049" w:rsidP="001A59B3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uli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uti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(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sitas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) dan daftar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ustaka</w:t>
            </w:r>
            <w:proofErr w:type="spellEnd"/>
          </w:p>
          <w:p w14:paraId="749A32C9" w14:textId="3246CF9D" w:rsidR="00A65F3C" w:rsidRPr="00715FE3" w:rsidRDefault="00A65F3C" w:rsidP="00AE12EB">
            <w:pPr>
              <w:pStyle w:val="ListParagraph"/>
              <w:spacing w:line="276" w:lineRule="auto"/>
              <w:ind w:left="197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32803149" w14:textId="71C7F6CC" w:rsidR="00AE12EB" w:rsidRPr="00715FE3" w:rsidRDefault="00F92049" w:rsidP="00AE12EB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8" w:right="-46" w:hanging="18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Hakikat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kaji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ustaka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dan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landas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teori</w:t>
            </w:r>
            <w:proofErr w:type="spellEnd"/>
          </w:p>
          <w:p w14:paraId="4A2789E7" w14:textId="2997F0B0" w:rsidR="00F92049" w:rsidRPr="00715FE3" w:rsidRDefault="00F92049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8" w:right="-46" w:hanging="18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ngerti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kutip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(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sitasi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)</w:t>
            </w:r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dalam</w:t>
            </w:r>
            <w:proofErr w:type="spellEnd"/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nulisan</w:t>
            </w:r>
            <w:proofErr w:type="spellEnd"/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="001C78C1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kademik</w:t>
            </w:r>
            <w:proofErr w:type="spellEnd"/>
          </w:p>
          <w:p w14:paraId="3486C9F7" w14:textId="77777777" w:rsidR="00C75BC5" w:rsidRPr="00715FE3" w:rsidRDefault="00C75BC5" w:rsidP="00C75BC5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8" w:right="-46" w:hanging="18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Jenis-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jenis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kutip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(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langsung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,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tidak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langsung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)</w:t>
            </w:r>
          </w:p>
          <w:p w14:paraId="6EA4E7EF" w14:textId="32A9BB64" w:rsidR="00AE12EB" w:rsidRPr="00715FE3" w:rsidRDefault="00AE12EB" w:rsidP="00C75BC5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8" w:right="-46" w:hanging="18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eastAsia="id-ID"/>
              </w:rPr>
              <w:t>Teknik penyajian data (table, grafik, diagram, dan narasi)</w:t>
            </w:r>
          </w:p>
          <w:p w14:paraId="5A9B35D0" w14:textId="2179AEAD" w:rsidR="001C78C1" w:rsidRPr="00715FE3" w:rsidRDefault="001C78C1" w:rsidP="001C78C1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8" w:right="-46" w:hanging="18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nulis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daftar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ustaka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(Mendeley)</w:t>
            </w:r>
          </w:p>
        </w:tc>
        <w:tc>
          <w:tcPr>
            <w:tcW w:w="895" w:type="pct"/>
            <w:shd w:val="clear" w:color="auto" w:fill="auto"/>
          </w:tcPr>
          <w:p w14:paraId="192B0137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 w:hanging="270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21DA52E1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 w:hanging="270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4FAA488B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 w:hanging="270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52ADEF49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 w:hanging="270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75C1A7D8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 w:hanging="270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211A16E2" w14:textId="215111FE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61" w:right="-46" w:hanging="270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00ECB2DF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>Kuliah (Daring):</w:t>
            </w:r>
          </w:p>
          <w:p w14:paraId="1396D587" w14:textId="28E897FD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B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50’</w:t>
            </w:r>
          </w:p>
          <w:p w14:paraId="1C8A5E95" w14:textId="02E2B1BB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T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60’</w:t>
            </w:r>
          </w:p>
          <w:p w14:paraId="035B4480" w14:textId="33330564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BM: </w:t>
            </w:r>
            <w:r w:rsidR="00D02BE7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2x60’</w:t>
            </w:r>
          </w:p>
          <w:p w14:paraId="5F5F8D78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037EEBFC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372FC22B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2CE8ED9D" w14:textId="3E38B820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42" w:right="-46" w:hanging="242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02C70B30" w14:textId="77777777" w:rsidTr="00417BC4">
        <w:tc>
          <w:tcPr>
            <w:tcW w:w="269" w:type="pct"/>
            <w:shd w:val="clear" w:color="auto" w:fill="auto"/>
          </w:tcPr>
          <w:p w14:paraId="65C90E5D" w14:textId="22D37DEB" w:rsidR="00EF02EB" w:rsidRPr="00715FE3" w:rsidRDefault="00A65F3C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6</w:t>
            </w:r>
          </w:p>
        </w:tc>
        <w:tc>
          <w:tcPr>
            <w:tcW w:w="212" w:type="pct"/>
          </w:tcPr>
          <w:p w14:paraId="6D38E3D1" w14:textId="52E0AB29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3A88C78E" w14:textId="77777777" w:rsidR="00EF02EB" w:rsidRPr="00715FE3" w:rsidRDefault="00EF02EB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hasisw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mpu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:</w:t>
            </w:r>
          </w:p>
          <w:p w14:paraId="2C5C6B87" w14:textId="4F597E3F" w:rsidR="00EF02EB" w:rsidRPr="00715FE3" w:rsidRDefault="00A65F3C" w:rsidP="001A59B3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ahami plagiarisme dan etika penulisan</w:t>
            </w:r>
          </w:p>
        </w:tc>
        <w:tc>
          <w:tcPr>
            <w:tcW w:w="833" w:type="pct"/>
            <w:shd w:val="clear" w:color="auto" w:fill="auto"/>
          </w:tcPr>
          <w:p w14:paraId="04E1427E" w14:textId="77777777" w:rsidR="00EF02EB" w:rsidRPr="00715FE3" w:rsidRDefault="00A65F3C" w:rsidP="001A59B3">
            <w:pPr>
              <w:pStyle w:val="ListParagraph"/>
              <w:numPr>
                <w:ilvl w:val="0"/>
                <w:numId w:val="3"/>
              </w:numPr>
              <w:spacing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lagiarisme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etik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ulisan</w:t>
            </w:r>
            <w:proofErr w:type="spellEnd"/>
          </w:p>
          <w:p w14:paraId="7095E4D2" w14:textId="796F509A" w:rsidR="00A65F3C" w:rsidRPr="00715FE3" w:rsidRDefault="00A65F3C" w:rsidP="00A65F3C">
            <w:pPr>
              <w:pStyle w:val="ListParagraph"/>
              <w:spacing w:line="276" w:lineRule="auto"/>
              <w:ind w:left="197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26FAE5CF" w14:textId="77777777" w:rsidR="00A65F3C" w:rsidRPr="00715FE3" w:rsidRDefault="00A65F3C" w:rsidP="00A65F3C">
            <w:pPr>
              <w:numPr>
                <w:ilvl w:val="0"/>
                <w:numId w:val="3"/>
              </w:numPr>
              <w:snapToGrid w:val="0"/>
              <w:spacing w:line="276" w:lineRule="auto"/>
              <w:ind w:left="382"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Definisi</w:t>
            </w:r>
            <w:proofErr w:type="spellEnd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plagiarisme</w:t>
            </w:r>
            <w:proofErr w:type="spellEnd"/>
          </w:p>
          <w:p w14:paraId="024F0361" w14:textId="77777777" w:rsidR="00A65F3C" w:rsidRPr="00715FE3" w:rsidRDefault="00A65F3C" w:rsidP="00A65F3C">
            <w:pPr>
              <w:numPr>
                <w:ilvl w:val="0"/>
                <w:numId w:val="3"/>
              </w:numPr>
              <w:snapToGrid w:val="0"/>
              <w:spacing w:line="276" w:lineRule="auto"/>
              <w:ind w:left="382"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Jenis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plagiarisme</w:t>
            </w:r>
            <w:proofErr w:type="spellEnd"/>
          </w:p>
          <w:p w14:paraId="2C41572A" w14:textId="77777777" w:rsidR="00A65F3C" w:rsidRPr="00715FE3" w:rsidRDefault="00A65F3C" w:rsidP="00A65F3C">
            <w:pPr>
              <w:numPr>
                <w:ilvl w:val="0"/>
                <w:numId w:val="3"/>
              </w:numPr>
              <w:snapToGrid w:val="0"/>
              <w:spacing w:line="276" w:lineRule="auto"/>
              <w:ind w:left="382"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Arial"/>
                <w:bCs/>
                <w:sz w:val="18"/>
                <w:szCs w:val="18"/>
              </w:rPr>
              <w:lastRenderedPageBreak/>
              <w:t xml:space="preserve">Tindakan yang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termasuk</w:t>
            </w:r>
            <w:proofErr w:type="spellEnd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plagiarisme</w:t>
            </w:r>
            <w:proofErr w:type="spellEnd"/>
          </w:p>
          <w:p w14:paraId="61B99F34" w14:textId="77777777" w:rsidR="00A65F3C" w:rsidRPr="00715FE3" w:rsidRDefault="00A65F3C" w:rsidP="00A65F3C">
            <w:pPr>
              <w:numPr>
                <w:ilvl w:val="0"/>
                <w:numId w:val="3"/>
              </w:numPr>
              <w:snapToGrid w:val="0"/>
              <w:spacing w:line="276" w:lineRule="auto"/>
              <w:ind w:left="382"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Tindakan yang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tidak</w:t>
            </w:r>
            <w:proofErr w:type="spellEnd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termasuk</w:t>
            </w:r>
            <w:proofErr w:type="spellEnd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plagiarisme</w:t>
            </w:r>
            <w:proofErr w:type="spellEnd"/>
          </w:p>
          <w:p w14:paraId="291D8088" w14:textId="77777777" w:rsidR="00A65F3C" w:rsidRPr="00715FE3" w:rsidRDefault="00A65F3C" w:rsidP="00A65F3C">
            <w:pPr>
              <w:numPr>
                <w:ilvl w:val="0"/>
                <w:numId w:val="3"/>
              </w:numPr>
              <w:snapToGrid w:val="0"/>
              <w:spacing w:line="276" w:lineRule="auto"/>
              <w:ind w:left="382"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Cara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menghindari</w:t>
            </w:r>
            <w:proofErr w:type="spellEnd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bCs/>
                <w:sz w:val="18"/>
                <w:szCs w:val="18"/>
              </w:rPr>
              <w:t>plagiarisme</w:t>
            </w:r>
            <w:proofErr w:type="spellEnd"/>
          </w:p>
          <w:p w14:paraId="417830C5" w14:textId="1161385F" w:rsidR="00EF02EB" w:rsidRPr="00715FE3" w:rsidRDefault="00EF02EB" w:rsidP="00A65F3C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382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</w:p>
        </w:tc>
        <w:tc>
          <w:tcPr>
            <w:tcW w:w="895" w:type="pct"/>
            <w:shd w:val="clear" w:color="auto" w:fill="auto"/>
          </w:tcPr>
          <w:p w14:paraId="780E0C17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lastRenderedPageBreak/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4DF2D66D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7818E80A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lastRenderedPageBreak/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6E8ABCAB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5B74E1D5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450A3EBA" w14:textId="77777777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44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  <w:p w14:paraId="58976A4E" w14:textId="2E089002" w:rsidR="002B6A33" w:rsidRPr="00715FE3" w:rsidRDefault="002B6A33" w:rsidP="002B6A33">
            <w:pPr>
              <w:pStyle w:val="ListParagraph"/>
              <w:spacing w:after="0" w:line="276" w:lineRule="auto"/>
              <w:ind w:left="44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</w:p>
        </w:tc>
        <w:tc>
          <w:tcPr>
            <w:tcW w:w="509" w:type="pct"/>
            <w:shd w:val="clear" w:color="auto" w:fill="auto"/>
          </w:tcPr>
          <w:p w14:paraId="43D62859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lastRenderedPageBreak/>
              <w:t>Kuliah (Daring):</w:t>
            </w:r>
          </w:p>
          <w:p w14:paraId="09D6BB66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B: 1x2x50’</w:t>
            </w:r>
          </w:p>
          <w:p w14:paraId="0DDFDC19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T: 1x2x60’</w:t>
            </w:r>
          </w:p>
          <w:p w14:paraId="600B6CB8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BM: 1x2x60’</w:t>
            </w:r>
          </w:p>
          <w:p w14:paraId="3156AD2E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0E4413FD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lastRenderedPageBreak/>
              <w:t>Mempelajari materi sinkron dan asinkron</w:t>
            </w:r>
          </w:p>
          <w:p w14:paraId="64BF82CF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lastRenderedPageBreak/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2B7A02B8" w14:textId="220A3E5B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42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32A920AA" w14:textId="77777777" w:rsidTr="00417BC4">
        <w:tc>
          <w:tcPr>
            <w:tcW w:w="269" w:type="pct"/>
            <w:shd w:val="clear" w:color="auto" w:fill="auto"/>
          </w:tcPr>
          <w:p w14:paraId="2904E8B6" w14:textId="3EFEDA05" w:rsidR="00EF02EB" w:rsidRPr="00715FE3" w:rsidRDefault="00A65F3C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lastRenderedPageBreak/>
              <w:t>7</w:t>
            </w:r>
          </w:p>
        </w:tc>
        <w:tc>
          <w:tcPr>
            <w:tcW w:w="212" w:type="pct"/>
          </w:tcPr>
          <w:p w14:paraId="3C605168" w14:textId="350D1B64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561FD19B" w14:textId="77777777" w:rsidR="00EF02EB" w:rsidRPr="00715FE3" w:rsidRDefault="00EF02EB" w:rsidP="00417BC4">
            <w:pPr>
              <w:tabs>
                <w:tab w:val="left" w:pos="320"/>
              </w:tabs>
              <w:contextualSpacing/>
              <w:rPr>
                <w:rFonts w:ascii="Cambria" w:hAnsi="Cambria" w:cs="Arial"/>
                <w:b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hasisw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mampu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:</w:t>
            </w:r>
          </w:p>
          <w:p w14:paraId="1630C00D" w14:textId="34237A21" w:rsidR="00EF02EB" w:rsidRPr="00715FE3" w:rsidRDefault="002F5DC6" w:rsidP="001A59B3">
            <w:pPr>
              <w:pStyle w:val="TableParagraph"/>
              <w:numPr>
                <w:ilvl w:val="0"/>
                <w:numId w:val="3"/>
              </w:numPr>
              <w:tabs>
                <w:tab w:val="left" w:pos="318"/>
              </w:tabs>
              <w:ind w:left="386" w:right="22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M</w:t>
            </w:r>
            <w:r w:rsidR="00B33EF3"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e</w:t>
            </w:r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mahami</w:t>
            </w:r>
            <w:proofErr w:type="spellEnd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 xml:space="preserve"> </w:t>
            </w: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penulisan</w:t>
            </w:r>
            <w:proofErr w:type="spellEnd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 xml:space="preserve"> </w:t>
            </w: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artikel</w:t>
            </w:r>
            <w:proofErr w:type="spellEnd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 xml:space="preserve"> </w:t>
            </w: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ilmiah</w:t>
            </w:r>
            <w:proofErr w:type="spellEnd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 xml:space="preserve"> dan </w:t>
            </w: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laporan</w:t>
            </w:r>
            <w:proofErr w:type="spellEnd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 xml:space="preserve"> </w:t>
            </w:r>
            <w:proofErr w:type="spellStart"/>
            <w:r w:rsidRPr="00715FE3">
              <w:rPr>
                <w:rFonts w:ascii="Cambria" w:eastAsia="MS Mincho" w:hAnsi="Cambria" w:cs="Times New Roman"/>
                <w:sz w:val="18"/>
                <w:szCs w:val="18"/>
                <w:lang w:val="en-US" w:eastAsia="ja-JP"/>
              </w:rPr>
              <w:t>akademik</w:t>
            </w:r>
            <w:proofErr w:type="spellEnd"/>
          </w:p>
          <w:p w14:paraId="1DB90472" w14:textId="5558ECC4" w:rsidR="002F5DC6" w:rsidRPr="00715FE3" w:rsidRDefault="006201B5" w:rsidP="002F5DC6">
            <w:pPr>
              <w:pStyle w:val="TableParagraph"/>
              <w:numPr>
                <w:ilvl w:val="0"/>
                <w:numId w:val="3"/>
              </w:numPr>
              <w:ind w:left="386" w:right="226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nerapkan penulisan artikel ilmiah dan laporan akademik</w:t>
            </w:r>
          </w:p>
        </w:tc>
        <w:tc>
          <w:tcPr>
            <w:tcW w:w="833" w:type="pct"/>
            <w:shd w:val="clear" w:color="auto" w:fill="auto"/>
          </w:tcPr>
          <w:p w14:paraId="5DEC5AC9" w14:textId="70FC8CC4" w:rsidR="00EF02EB" w:rsidRPr="00715FE3" w:rsidRDefault="00184340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uli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artikel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ilmiah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lapo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C75BC5" w:rsidRPr="00715FE3">
              <w:rPr>
                <w:rFonts w:ascii="Cambria" w:hAnsi="Cambria"/>
                <w:sz w:val="18"/>
                <w:szCs w:val="18"/>
                <w:lang w:val="en-US"/>
              </w:rPr>
              <w:t>akademik</w:t>
            </w:r>
            <w:proofErr w:type="spellEnd"/>
          </w:p>
          <w:p w14:paraId="045678CA" w14:textId="77777777" w:rsidR="002F5DC6" w:rsidRPr="00715FE3" w:rsidRDefault="002F5DC6" w:rsidP="002F5DC6">
            <w:pPr>
              <w:pStyle w:val="ListParagraph"/>
              <w:spacing w:after="0" w:line="276" w:lineRule="auto"/>
              <w:ind w:left="197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  <w:p w14:paraId="4F63B4E6" w14:textId="77777777" w:rsidR="00EF02EB" w:rsidRPr="00715FE3" w:rsidRDefault="00EF02EB" w:rsidP="00417BC4">
            <w:pPr>
              <w:pStyle w:val="ListParagraph"/>
              <w:spacing w:after="0" w:line="276" w:lineRule="auto"/>
              <w:ind w:left="227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17A82D53" w14:textId="77777777" w:rsidR="00EF02EB" w:rsidRPr="00715FE3" w:rsidRDefault="00B33EF3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</w:t>
            </w:r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engertian</w:t>
            </w:r>
            <w:proofErr w:type="spellEnd"/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rtikel</w:t>
            </w:r>
            <w:proofErr w:type="spellEnd"/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ilmiah</w:t>
            </w:r>
            <w:proofErr w:type="spellEnd"/>
            <w:r w:rsidR="00C75BC5"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</w:p>
          <w:p w14:paraId="6D8C8289" w14:textId="77777777" w:rsidR="00C75BC5" w:rsidRPr="00715FE3" w:rsidRDefault="00C75BC5" w:rsidP="00C75BC5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Struktur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rtikel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ilmiah</w:t>
            </w:r>
            <w:proofErr w:type="spellEnd"/>
          </w:p>
          <w:p w14:paraId="0A1C02C3" w14:textId="514F0402" w:rsidR="007E0C37" w:rsidRPr="00715FE3" w:rsidRDefault="007E0C37" w:rsidP="00C75BC5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Langkag-langkah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nulis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rtikel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ilmiah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(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ndahulu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,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metode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,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hasil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,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pembahas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, dan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kesimpul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)</w:t>
            </w:r>
          </w:p>
          <w:p w14:paraId="6C48F380" w14:textId="77777777" w:rsidR="00C75BC5" w:rsidRPr="00715FE3" w:rsidRDefault="00C75BC5" w:rsidP="007E0C37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Struktur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dan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isi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bstrak</w:t>
            </w:r>
            <w:proofErr w:type="spellEnd"/>
          </w:p>
          <w:p w14:paraId="3EE208E8" w14:textId="77777777" w:rsidR="007E0C37" w:rsidRPr="00715FE3" w:rsidRDefault="007E0C37" w:rsidP="002A2D9B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78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Struktur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umum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laporan</w:t>
            </w:r>
            <w:proofErr w:type="spellEnd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 xml:space="preserve"> </w:t>
            </w:r>
            <w:proofErr w:type="spellStart"/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akademik</w:t>
            </w:r>
            <w:proofErr w:type="spellEnd"/>
          </w:p>
          <w:p w14:paraId="3F1FBA44" w14:textId="4CD8C9B0" w:rsidR="002A2D9B" w:rsidRPr="00715FE3" w:rsidRDefault="002A2D9B" w:rsidP="002A2D9B">
            <w:pPr>
              <w:pStyle w:val="ListParagraph"/>
              <w:spacing w:after="0" w:line="276" w:lineRule="auto"/>
              <w:ind w:left="178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  <w:t>(PBL)</w:t>
            </w:r>
          </w:p>
        </w:tc>
        <w:tc>
          <w:tcPr>
            <w:tcW w:w="895" w:type="pct"/>
            <w:shd w:val="clear" w:color="auto" w:fill="auto"/>
          </w:tcPr>
          <w:p w14:paraId="714F8E0F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1409D25C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57D7BF1B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0ACB44AE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331680D5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26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130B993A" w14:textId="01593902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6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3F020190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>Kuliah (Daring):</w:t>
            </w:r>
          </w:p>
          <w:p w14:paraId="4B02D3B1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B: 1x2x50’</w:t>
            </w:r>
          </w:p>
          <w:p w14:paraId="46801A19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T: 1x2x60’</w:t>
            </w:r>
          </w:p>
          <w:p w14:paraId="3B760108" w14:textId="77777777" w:rsidR="002C0CE1" w:rsidRPr="00715FE3" w:rsidRDefault="002C0CE1" w:rsidP="002C0CE1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BM: 1x2x60’</w:t>
            </w:r>
          </w:p>
          <w:p w14:paraId="3912627A" w14:textId="77777777" w:rsidR="00EF02EB" w:rsidRPr="00715FE3" w:rsidRDefault="00EF02EB" w:rsidP="00417BC4">
            <w:pPr>
              <w:spacing w:line="276" w:lineRule="auto"/>
              <w:ind w:left="-23" w:right="-13"/>
              <w:rPr>
                <w:rFonts w:ascii="Calibri" w:eastAsia="Adobe Fan Heiti Std B" w:hAnsi="Calibri" w:cs="Calibri"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69AE9546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69A18DD9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152E7773" w14:textId="75CB9B7D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42" w:right="-46" w:hanging="219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272B5880" w14:textId="77777777" w:rsidTr="00417BC4">
        <w:tc>
          <w:tcPr>
            <w:tcW w:w="269" w:type="pct"/>
            <w:shd w:val="clear" w:color="auto" w:fill="auto"/>
          </w:tcPr>
          <w:p w14:paraId="106A4802" w14:textId="77777777" w:rsidR="002C0CE1" w:rsidRPr="00715FE3" w:rsidRDefault="002C0CE1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8</w:t>
            </w:r>
          </w:p>
        </w:tc>
        <w:tc>
          <w:tcPr>
            <w:tcW w:w="212" w:type="pct"/>
          </w:tcPr>
          <w:p w14:paraId="58592C19" w14:textId="1DE7E7EE" w:rsidR="002C0CE1" w:rsidRPr="00715FE3" w:rsidRDefault="002C0CE1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6F9D0404" w14:textId="62440769" w:rsidR="002C0CE1" w:rsidRPr="00715FE3" w:rsidRDefault="00192E55" w:rsidP="00192E55">
            <w:pPr>
              <w:spacing w:line="276" w:lineRule="auto"/>
              <w:ind w:left="245" w:right="-46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 w:cs="Arial"/>
                <w:sz w:val="18"/>
                <w:szCs w:val="18"/>
                <w:lang w:eastAsia="en-US"/>
              </w:rPr>
              <w:t>ATS</w:t>
            </w:r>
          </w:p>
        </w:tc>
        <w:tc>
          <w:tcPr>
            <w:tcW w:w="833" w:type="pct"/>
            <w:shd w:val="clear" w:color="auto" w:fill="auto"/>
          </w:tcPr>
          <w:p w14:paraId="1FA99A70" w14:textId="77777777" w:rsidR="002C0CE1" w:rsidRPr="00715FE3" w:rsidRDefault="002C0CE1" w:rsidP="00192E55">
            <w:pPr>
              <w:pStyle w:val="ListParagraph"/>
              <w:spacing w:after="0" w:line="276" w:lineRule="auto"/>
              <w:ind w:left="197" w:right="-46"/>
              <w:rPr>
                <w:rFonts w:ascii="Cambria" w:eastAsia="Times New Roman" w:hAnsi="Cambria" w:cs="Arial"/>
                <w:sz w:val="18"/>
                <w:szCs w:val="18"/>
                <w:lang w:val="en-US"/>
              </w:rPr>
            </w:pPr>
          </w:p>
          <w:p w14:paraId="4DD0B5A5" w14:textId="77777777" w:rsidR="00E82FD6" w:rsidRPr="00715FE3" w:rsidRDefault="00E82FD6" w:rsidP="00192E55">
            <w:pPr>
              <w:pStyle w:val="ListParagraph"/>
              <w:spacing w:after="0" w:line="276" w:lineRule="auto"/>
              <w:ind w:left="197" w:right="-46"/>
              <w:rPr>
                <w:rFonts w:ascii="Cambria" w:eastAsia="Times New Roman" w:hAnsi="Cambria" w:cs="Arial"/>
                <w:sz w:val="18"/>
                <w:szCs w:val="18"/>
                <w:lang w:val="en-US"/>
              </w:rPr>
            </w:pPr>
          </w:p>
          <w:p w14:paraId="75AFEF3B" w14:textId="389D63CB" w:rsidR="00E82FD6" w:rsidRPr="00715FE3" w:rsidRDefault="00E82FD6" w:rsidP="00E82FD6">
            <w:pPr>
              <w:spacing w:line="276" w:lineRule="auto"/>
              <w:ind w:right="-46"/>
              <w:rPr>
                <w:rFonts w:ascii="Cambria" w:eastAsia="Times New Roman" w:hAnsi="Cambria" w:cs="Arial"/>
                <w:sz w:val="18"/>
                <w:szCs w:val="18"/>
              </w:rPr>
            </w:pPr>
          </w:p>
        </w:tc>
        <w:tc>
          <w:tcPr>
            <w:tcW w:w="682" w:type="pct"/>
            <w:shd w:val="clear" w:color="auto" w:fill="auto"/>
          </w:tcPr>
          <w:p w14:paraId="7979AC48" w14:textId="43E23AD2" w:rsidR="002C0CE1" w:rsidRPr="00715FE3" w:rsidRDefault="002C0CE1" w:rsidP="00192E55">
            <w:pPr>
              <w:pStyle w:val="ListParagraph"/>
              <w:spacing w:after="0" w:line="276" w:lineRule="auto"/>
              <w:ind w:left="198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</w:tc>
        <w:tc>
          <w:tcPr>
            <w:tcW w:w="895" w:type="pct"/>
            <w:shd w:val="clear" w:color="auto" w:fill="auto"/>
          </w:tcPr>
          <w:p w14:paraId="544A3822" w14:textId="507B6AB7" w:rsidR="002B6A33" w:rsidRPr="00715FE3" w:rsidRDefault="002B6A33" w:rsidP="00192E55">
            <w:pPr>
              <w:pStyle w:val="ListParagraph"/>
              <w:spacing w:after="0" w:line="276" w:lineRule="auto"/>
              <w:ind w:left="66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</w:p>
        </w:tc>
        <w:tc>
          <w:tcPr>
            <w:tcW w:w="509" w:type="pct"/>
            <w:shd w:val="clear" w:color="auto" w:fill="auto"/>
          </w:tcPr>
          <w:p w14:paraId="726277C9" w14:textId="77777777" w:rsidR="002C0CE1" w:rsidRPr="00715FE3" w:rsidRDefault="002C0CE1" w:rsidP="00192E55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2A840E75" w14:textId="3112DCB9" w:rsidR="002C0CE1" w:rsidRPr="00715FE3" w:rsidRDefault="002C0CE1" w:rsidP="00192E55">
            <w:pPr>
              <w:pStyle w:val="ListParagraph"/>
              <w:spacing w:after="0" w:line="240" w:lineRule="auto"/>
              <w:ind w:left="242"/>
              <w:rPr>
                <w:rFonts w:ascii="Cambria" w:hAnsi="Cambria"/>
                <w:sz w:val="18"/>
                <w:szCs w:val="18"/>
              </w:rPr>
            </w:pPr>
          </w:p>
        </w:tc>
      </w:tr>
      <w:tr w:rsidR="00715FE3" w:rsidRPr="00715FE3" w14:paraId="5C16BAEB" w14:textId="77777777" w:rsidTr="00417BC4">
        <w:tc>
          <w:tcPr>
            <w:tcW w:w="269" w:type="pct"/>
            <w:shd w:val="clear" w:color="auto" w:fill="auto"/>
          </w:tcPr>
          <w:p w14:paraId="44EEF09B" w14:textId="77777777" w:rsidR="00EF02EB" w:rsidRPr="00715FE3" w:rsidRDefault="002C0CE1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lastRenderedPageBreak/>
              <w:t>9, 10, 11</w:t>
            </w:r>
          </w:p>
        </w:tc>
        <w:tc>
          <w:tcPr>
            <w:tcW w:w="212" w:type="pct"/>
          </w:tcPr>
          <w:p w14:paraId="1D913670" w14:textId="203149C6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66E22F24" w14:textId="77777777" w:rsidR="00EF02EB" w:rsidRPr="00715FE3" w:rsidRDefault="00EF02EB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hasisw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mpu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:</w:t>
            </w:r>
          </w:p>
          <w:p w14:paraId="0E376AB9" w14:textId="379A5E2C" w:rsidR="00EF02EB" w:rsidRPr="00715FE3" w:rsidRDefault="00F13E90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Menyusun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nul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D15542" w:rsidRPr="00715FE3">
              <w:rPr>
                <w:rFonts w:ascii="Cambria" w:hAnsi="Cambria"/>
                <w:sz w:val="18"/>
                <w:szCs w:val="18"/>
                <w:lang w:val="en-US"/>
              </w:rPr>
              <w:t>laporan</w:t>
            </w:r>
            <w:proofErr w:type="spellEnd"/>
            <w:r w:rsidR="00D15542"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D15542" w:rsidRPr="00715FE3">
              <w:rPr>
                <w:rFonts w:ascii="Cambria" w:hAnsi="Cambria"/>
                <w:sz w:val="18"/>
                <w:szCs w:val="18"/>
                <w:lang w:val="en-US"/>
              </w:rPr>
              <w:t>proyek</w:t>
            </w:r>
            <w:proofErr w:type="spellEnd"/>
            <w:r w:rsidR="00D15542"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berdasark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aidah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ebahasa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dan format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laporan</w:t>
            </w:r>
            <w:proofErr w:type="spellEnd"/>
          </w:p>
        </w:tc>
        <w:tc>
          <w:tcPr>
            <w:tcW w:w="833" w:type="pct"/>
            <w:shd w:val="clear" w:color="auto" w:fill="auto"/>
          </w:tcPr>
          <w:p w14:paraId="7F05EB3C" w14:textId="54A22B3A" w:rsidR="00EF02EB" w:rsidRPr="00715FE3" w:rsidRDefault="001F24B6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97" w:right="-46" w:hanging="179"/>
              <w:rPr>
                <w:rFonts w:ascii="Cambria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Penulis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lapor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proyek</w:t>
            </w:r>
            <w:proofErr w:type="spellEnd"/>
          </w:p>
          <w:p w14:paraId="211E4732" w14:textId="77777777" w:rsidR="00EF02EB" w:rsidRPr="00715FE3" w:rsidRDefault="00EF02EB" w:rsidP="00417BC4">
            <w:pPr>
              <w:pStyle w:val="ListParagraph"/>
              <w:spacing w:after="0" w:line="276" w:lineRule="auto"/>
              <w:ind w:left="208" w:right="-46"/>
              <w:rPr>
                <w:rFonts w:ascii="Cambria" w:hAnsi="Cambria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3B4FF117" w14:textId="4D2B4DC8" w:rsidR="001F24B6" w:rsidRPr="00715FE3" w:rsidRDefault="001F24B6" w:rsidP="001F24B6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ind w:left="196" w:hanging="196"/>
              <w:rPr>
                <w:rFonts w:ascii="Cambria" w:hAnsi="Cambria"/>
                <w:sz w:val="18"/>
                <w:szCs w:val="18"/>
                <w:lang w:val="en-US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nul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lapo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roye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sesua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ulis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aidah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kebahasa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(EYD dan PUEBI)</w:t>
            </w:r>
          </w:p>
          <w:p w14:paraId="04E0CC29" w14:textId="5499849E" w:rsidR="001F24B6" w:rsidRPr="00715FE3" w:rsidRDefault="001F24B6" w:rsidP="001F24B6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ind w:left="196" w:hanging="196"/>
              <w:rPr>
                <w:rFonts w:ascii="Cambria" w:hAnsi="Cambria"/>
                <w:sz w:val="18"/>
                <w:szCs w:val="18"/>
                <w:lang w:val="en-ID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ul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lapo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proye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sesua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de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tata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kalimat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baik</w:t>
            </w:r>
            <w:proofErr w:type="spellEnd"/>
          </w:p>
          <w:p w14:paraId="43DE1F9C" w14:textId="77777777" w:rsidR="001F24B6" w:rsidRPr="00715FE3" w:rsidRDefault="001F24B6" w:rsidP="001F24B6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ind w:left="196" w:hanging="196"/>
              <w:rPr>
                <w:rFonts w:ascii="Cambria" w:hAnsi="Cambria"/>
                <w:sz w:val="18"/>
                <w:szCs w:val="18"/>
                <w:lang w:val="en-ID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ul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lapo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proye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de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ggunak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paragraf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kalimat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efektif</w:t>
            </w:r>
            <w:proofErr w:type="spellEnd"/>
          </w:p>
          <w:p w14:paraId="750B76EB" w14:textId="77777777" w:rsidR="00EE7305" w:rsidRPr="00715FE3" w:rsidRDefault="001F24B6" w:rsidP="001F24B6">
            <w:pPr>
              <w:pStyle w:val="ListParagraph"/>
              <w:numPr>
                <w:ilvl w:val="0"/>
                <w:numId w:val="15"/>
              </w:numPr>
              <w:autoSpaceDE w:val="0"/>
              <w:autoSpaceDN w:val="0"/>
              <w:adjustRightInd w:val="0"/>
              <w:spacing w:after="0" w:line="240" w:lineRule="auto"/>
              <w:ind w:left="196" w:hanging="196"/>
              <w:rPr>
                <w:rFonts w:ascii="Cambria" w:hAnsi="Cambria"/>
                <w:sz w:val="18"/>
                <w:szCs w:val="18"/>
                <w:lang w:val="en-ID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ul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lapo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proye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de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ggunak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kuti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sumb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kuti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,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menyajikanny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dalam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 xml:space="preserve"> daftar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ID"/>
              </w:rPr>
              <w:t>pustaka</w:t>
            </w:r>
            <w:proofErr w:type="spellEnd"/>
          </w:p>
          <w:p w14:paraId="219E204F" w14:textId="0ABE5C0D" w:rsidR="00BC59A8" w:rsidRPr="00715FE3" w:rsidRDefault="00BC59A8" w:rsidP="00BC59A8">
            <w:pPr>
              <w:pStyle w:val="ListParagraph"/>
              <w:autoSpaceDE w:val="0"/>
              <w:autoSpaceDN w:val="0"/>
              <w:adjustRightInd w:val="0"/>
              <w:spacing w:after="0" w:line="240" w:lineRule="auto"/>
              <w:ind w:left="196"/>
              <w:rPr>
                <w:rFonts w:ascii="Cambria" w:hAnsi="Cambria"/>
                <w:sz w:val="18"/>
                <w:szCs w:val="18"/>
                <w:lang w:val="en-ID"/>
              </w:rPr>
            </w:pPr>
          </w:p>
        </w:tc>
        <w:tc>
          <w:tcPr>
            <w:tcW w:w="895" w:type="pct"/>
            <w:shd w:val="clear" w:color="auto" w:fill="auto"/>
          </w:tcPr>
          <w:p w14:paraId="263722A4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2C38C073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183BD193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49E3A70E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3D8C95D5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ind w:left="441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1D521DA8" w14:textId="555CECBC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44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24D1E7A1" w14:textId="77777777" w:rsidR="00D02BE7" w:rsidRPr="00715FE3" w:rsidRDefault="00D02BE7" w:rsidP="00D02BE7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>Kuliah (Daring):</w:t>
            </w:r>
          </w:p>
          <w:p w14:paraId="23AFCAF4" w14:textId="738EFFEA" w:rsidR="00D02BE7" w:rsidRPr="00715FE3" w:rsidRDefault="00D02BE7" w:rsidP="00D02BE7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B: 3x2x50’</w:t>
            </w:r>
          </w:p>
          <w:p w14:paraId="2A09C6B6" w14:textId="74786CE6" w:rsidR="00D02BE7" w:rsidRPr="00715FE3" w:rsidRDefault="00D02BE7" w:rsidP="00D02BE7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PT: 3x2x60’</w:t>
            </w:r>
          </w:p>
          <w:p w14:paraId="0D1DB815" w14:textId="45BF9400" w:rsidR="00EF02EB" w:rsidRPr="00715FE3" w:rsidRDefault="00D02BE7" w:rsidP="00D02BE7">
            <w:pPr>
              <w:spacing w:line="276" w:lineRule="auto"/>
              <w:ind w:left="-23" w:right="-13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BM: 3x2x60’</w:t>
            </w:r>
          </w:p>
        </w:tc>
        <w:tc>
          <w:tcPr>
            <w:tcW w:w="754" w:type="pct"/>
            <w:shd w:val="clear" w:color="auto" w:fill="auto"/>
          </w:tcPr>
          <w:p w14:paraId="4F7D8E41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1EC72D9B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505B5D4A" w14:textId="5A2D4C8D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227" w:right="-46" w:hanging="218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12F460FD" w14:textId="77777777" w:rsidTr="00417BC4">
        <w:trPr>
          <w:trHeight w:val="1316"/>
        </w:trPr>
        <w:tc>
          <w:tcPr>
            <w:tcW w:w="269" w:type="pct"/>
            <w:shd w:val="clear" w:color="auto" w:fill="auto"/>
          </w:tcPr>
          <w:p w14:paraId="6F0DBDCF" w14:textId="720DB4D1" w:rsidR="00EF02EB" w:rsidRPr="00715FE3" w:rsidRDefault="00EF02EB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1</w:t>
            </w:r>
            <w:r w:rsidR="00D15542" w:rsidRPr="00715FE3">
              <w:rPr>
                <w:rFonts w:ascii="Cambria" w:hAnsi="Cambria"/>
                <w:sz w:val="18"/>
                <w:szCs w:val="18"/>
              </w:rPr>
              <w:t>2</w:t>
            </w:r>
            <w:r w:rsidR="00271FEB" w:rsidRPr="00715FE3">
              <w:rPr>
                <w:rFonts w:ascii="Cambria" w:hAnsi="Cambria"/>
                <w:sz w:val="18"/>
                <w:szCs w:val="18"/>
              </w:rPr>
              <w:t>-13</w:t>
            </w:r>
          </w:p>
        </w:tc>
        <w:tc>
          <w:tcPr>
            <w:tcW w:w="212" w:type="pct"/>
          </w:tcPr>
          <w:p w14:paraId="7D379260" w14:textId="542B6793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57F76788" w14:textId="77777777" w:rsidR="00EF02EB" w:rsidRPr="00715FE3" w:rsidRDefault="00EF02EB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hasisw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mpu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:</w:t>
            </w:r>
          </w:p>
          <w:p w14:paraId="046E9AC7" w14:textId="77777777" w:rsidR="00EF02EB" w:rsidRPr="00715FE3" w:rsidRDefault="008A4BB6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Memahami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penyunting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revisi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</w:rPr>
              <w:t>laporan</w:t>
            </w:r>
            <w:proofErr w:type="spellEnd"/>
          </w:p>
          <w:p w14:paraId="494BB395" w14:textId="0784D17F" w:rsidR="008A4BB6" w:rsidRPr="00715FE3" w:rsidRDefault="008A4BB6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elakuk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yunti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revis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laporan</w:t>
            </w:r>
            <w:proofErr w:type="spellEnd"/>
          </w:p>
        </w:tc>
        <w:tc>
          <w:tcPr>
            <w:tcW w:w="833" w:type="pct"/>
            <w:shd w:val="clear" w:color="auto" w:fill="auto"/>
          </w:tcPr>
          <w:p w14:paraId="78353989" w14:textId="79D7AB6A" w:rsidR="00EF02EB" w:rsidRPr="00715FE3" w:rsidRDefault="00D15542" w:rsidP="001A59B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349" w:right="-46" w:hanging="218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P</w:t>
            </w:r>
            <w:r w:rsidR="008A4BB6"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enyuntingan</w:t>
            </w:r>
            <w:proofErr w:type="spellEnd"/>
            <w:r w:rsidR="008A4BB6"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="008A4BB6"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revisi</w:t>
            </w:r>
            <w:proofErr w:type="spellEnd"/>
            <w:r w:rsidR="008A4BB6"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8A4BB6"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laporan</w:t>
            </w:r>
            <w:proofErr w:type="spellEnd"/>
          </w:p>
        </w:tc>
        <w:tc>
          <w:tcPr>
            <w:tcW w:w="682" w:type="pct"/>
            <w:shd w:val="clear" w:color="auto" w:fill="auto"/>
          </w:tcPr>
          <w:p w14:paraId="2451ADA6" w14:textId="77777777" w:rsidR="00FA06ED" w:rsidRPr="00715FE3" w:rsidRDefault="00FA06ED" w:rsidP="00FA06ED">
            <w:pPr>
              <w:numPr>
                <w:ilvl w:val="0"/>
                <w:numId w:val="3"/>
              </w:numPr>
              <w:spacing w:line="276" w:lineRule="auto"/>
              <w:ind w:left="382" w:hanging="270"/>
              <w:contextualSpacing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Pengerti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penyuntingan</w:t>
            </w:r>
            <w:proofErr w:type="spellEnd"/>
          </w:p>
          <w:p w14:paraId="6C7F7C83" w14:textId="77777777" w:rsidR="00FA06ED" w:rsidRPr="00715FE3" w:rsidRDefault="00FA06ED" w:rsidP="00FA06ED">
            <w:pPr>
              <w:numPr>
                <w:ilvl w:val="0"/>
                <w:numId w:val="3"/>
              </w:numPr>
              <w:spacing w:line="276" w:lineRule="auto"/>
              <w:ind w:left="382" w:hanging="270"/>
              <w:contextualSpacing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Tujuan dan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manfaat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penyuntingan</w:t>
            </w:r>
            <w:proofErr w:type="spellEnd"/>
          </w:p>
          <w:p w14:paraId="71D8AB2B" w14:textId="77777777" w:rsidR="00FA06ED" w:rsidRPr="00715FE3" w:rsidRDefault="00FA06ED" w:rsidP="00FA06ED">
            <w:pPr>
              <w:numPr>
                <w:ilvl w:val="0"/>
                <w:numId w:val="3"/>
              </w:numPr>
              <w:spacing w:line="276" w:lineRule="auto"/>
              <w:ind w:left="382" w:hanging="270"/>
              <w:contextualSpacing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Teknik self-editing dan peer-review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dalam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penulis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  <w:t>laporan</w:t>
            </w:r>
            <w:proofErr w:type="spellEnd"/>
          </w:p>
          <w:p w14:paraId="202B7AF2" w14:textId="77777777" w:rsidR="00FA06ED" w:rsidRPr="00715FE3" w:rsidRDefault="00FA06ED" w:rsidP="00FA06ED">
            <w:pPr>
              <w:numPr>
                <w:ilvl w:val="0"/>
                <w:numId w:val="3"/>
              </w:numPr>
              <w:spacing w:line="276" w:lineRule="auto"/>
              <w:ind w:left="382" w:hanging="270"/>
              <w:contextualSpacing/>
              <w:rPr>
                <w:rFonts w:ascii="Cambria" w:eastAsia="Times New Roman" w:hAnsi="Cambria" w:cs="Arial"/>
                <w:sz w:val="18"/>
                <w:szCs w:val="18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lastRenderedPageBreak/>
              <w:t>Analisis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>lapor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 xml:space="preserve"> PBL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>berdasark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>kesalah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</w:rPr>
              <w:t>umum</w:t>
            </w:r>
            <w:proofErr w:type="spellEnd"/>
          </w:p>
          <w:p w14:paraId="2CED37E1" w14:textId="0D08C3F1" w:rsidR="00EF02EB" w:rsidRPr="00715FE3" w:rsidRDefault="00EF02EB" w:rsidP="00FA06ED">
            <w:pPr>
              <w:ind w:left="382"/>
              <w:contextualSpacing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95" w:type="pct"/>
            <w:shd w:val="clear" w:color="auto" w:fill="auto"/>
          </w:tcPr>
          <w:p w14:paraId="2698E770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lastRenderedPageBreak/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52F37D91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62250142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40AE3C29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7746BC0B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lastRenderedPageBreak/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5B7E6958" w14:textId="77777777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  <w:p w14:paraId="00C8850B" w14:textId="6FA8F950" w:rsidR="002B6A33" w:rsidRPr="00715FE3" w:rsidRDefault="002B6A33" w:rsidP="002B6A33">
            <w:pPr>
              <w:pStyle w:val="ListParagraph"/>
              <w:spacing w:after="0" w:line="276" w:lineRule="auto"/>
              <w:ind w:left="661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</w:p>
        </w:tc>
        <w:tc>
          <w:tcPr>
            <w:tcW w:w="509" w:type="pct"/>
            <w:shd w:val="clear" w:color="auto" w:fill="auto"/>
          </w:tcPr>
          <w:p w14:paraId="27A4B616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lastRenderedPageBreak/>
              <w:t>Kuliah (Daring):</w:t>
            </w:r>
          </w:p>
          <w:p w14:paraId="74EA4195" w14:textId="7778F7DF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B: 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50’</w:t>
            </w:r>
          </w:p>
          <w:p w14:paraId="59E2E36E" w14:textId="3F289426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T: 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  <w:p w14:paraId="703BE393" w14:textId="5BDD9648" w:rsidR="00EF02EB" w:rsidRPr="00715FE3" w:rsidRDefault="00EF02EB" w:rsidP="00417BC4">
            <w:pPr>
              <w:spacing w:line="276" w:lineRule="auto"/>
              <w:ind w:left="-23" w:right="-13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BM: 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0A13E2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</w:tc>
        <w:tc>
          <w:tcPr>
            <w:tcW w:w="754" w:type="pct"/>
            <w:shd w:val="clear" w:color="auto" w:fill="auto"/>
          </w:tcPr>
          <w:p w14:paraId="71BB9E57" w14:textId="77777777" w:rsidR="00E82FD6" w:rsidRPr="00715FE3" w:rsidRDefault="00E82FD6" w:rsidP="00E82FD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45B660AC" w14:textId="77777777" w:rsidR="00E82FD6" w:rsidRPr="00715FE3" w:rsidRDefault="00E82FD6" w:rsidP="00E82FD6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5C8C71BE" w14:textId="5F554D8E" w:rsidR="00EF02EB" w:rsidRPr="00715FE3" w:rsidRDefault="00E82FD6" w:rsidP="00E82FD6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61" w:right="-46" w:hanging="143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715FE3" w:rsidRPr="00715FE3" w14:paraId="590952CF" w14:textId="77777777" w:rsidTr="00417BC4">
        <w:trPr>
          <w:trHeight w:val="1316"/>
        </w:trPr>
        <w:tc>
          <w:tcPr>
            <w:tcW w:w="269" w:type="pct"/>
            <w:shd w:val="clear" w:color="auto" w:fill="auto"/>
          </w:tcPr>
          <w:p w14:paraId="44399104" w14:textId="5A229858" w:rsidR="00EF02EB" w:rsidRPr="00715FE3" w:rsidRDefault="00EF02EB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1</w:t>
            </w:r>
            <w:r w:rsidR="00271FEB" w:rsidRPr="00715FE3">
              <w:rPr>
                <w:rFonts w:ascii="Cambria" w:hAnsi="Cambria"/>
                <w:sz w:val="18"/>
                <w:szCs w:val="18"/>
              </w:rPr>
              <w:t>4-15</w:t>
            </w:r>
          </w:p>
        </w:tc>
        <w:tc>
          <w:tcPr>
            <w:tcW w:w="212" w:type="pct"/>
          </w:tcPr>
          <w:p w14:paraId="6F7D2EC0" w14:textId="014877DF" w:rsidR="00EF02EB" w:rsidRPr="00715FE3" w:rsidRDefault="00EF02EB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307775F6" w14:textId="77777777" w:rsidR="00EF02EB" w:rsidRPr="00715FE3" w:rsidRDefault="00EF02EB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hasisw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mampu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:</w:t>
            </w:r>
          </w:p>
          <w:p w14:paraId="56B9F000" w14:textId="77777777" w:rsidR="00C40A28" w:rsidRPr="00715FE3" w:rsidRDefault="00C40A28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Berbicara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untuk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keperlu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akademik</w:t>
            </w:r>
            <w:proofErr w:type="spellEnd"/>
          </w:p>
          <w:p w14:paraId="71F51BBB" w14:textId="2E74EA3C" w:rsidR="00EF02EB" w:rsidRPr="00715FE3" w:rsidRDefault="00C40A28" w:rsidP="001A59B3">
            <w:pPr>
              <w:numPr>
                <w:ilvl w:val="0"/>
                <w:numId w:val="3"/>
              </w:numPr>
              <w:spacing w:line="276" w:lineRule="auto"/>
              <w:ind w:left="245" w:right="-46" w:hanging="219"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M</w:t>
            </w:r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empresentasikan</w:t>
            </w:r>
            <w:proofErr w:type="spellEnd"/>
            <w:r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hasil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proyek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dengan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bahasa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yang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baik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 xml:space="preserve"> dan </w:t>
            </w:r>
            <w:proofErr w:type="spellStart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jelas</w:t>
            </w:r>
            <w:proofErr w:type="spellEnd"/>
            <w:r w:rsidR="002B2139" w:rsidRPr="00715FE3">
              <w:rPr>
                <w:rFonts w:ascii="Cambria" w:hAnsi="Cambria" w:cs="Arial"/>
                <w:sz w:val="18"/>
                <w:szCs w:val="18"/>
                <w:lang w:eastAsia="id-ID"/>
              </w:rPr>
              <w:t>.</w:t>
            </w:r>
          </w:p>
        </w:tc>
        <w:tc>
          <w:tcPr>
            <w:tcW w:w="833" w:type="pct"/>
            <w:shd w:val="clear" w:color="auto" w:fill="auto"/>
          </w:tcPr>
          <w:p w14:paraId="6335CC11" w14:textId="3DAAE3BB" w:rsidR="00EF02EB" w:rsidRPr="00715FE3" w:rsidRDefault="00C40A28" w:rsidP="00C40A2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349" w:right="-46" w:hanging="218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Berbicara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keperluan</w:t>
            </w:r>
            <w:proofErr w:type="spellEnd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18"/>
                <w:szCs w:val="18"/>
                <w:lang w:val="en-US"/>
              </w:rPr>
              <w:t>akademik</w:t>
            </w:r>
            <w:proofErr w:type="spellEnd"/>
          </w:p>
        </w:tc>
        <w:tc>
          <w:tcPr>
            <w:tcW w:w="682" w:type="pct"/>
            <w:shd w:val="clear" w:color="auto" w:fill="auto"/>
          </w:tcPr>
          <w:p w14:paraId="7127A4F2" w14:textId="4203B7C2" w:rsidR="00C40A28" w:rsidRPr="00715FE3" w:rsidRDefault="00C40A28" w:rsidP="00C40A28">
            <w:pPr>
              <w:contextualSpacing/>
              <w:rPr>
                <w:rFonts w:ascii="Cambria" w:hAnsi="Cambria"/>
                <w:sz w:val="18"/>
                <w:szCs w:val="18"/>
              </w:rPr>
            </w:pPr>
          </w:p>
          <w:p w14:paraId="5803349D" w14:textId="77777777" w:rsidR="00C40A28" w:rsidRPr="00715FE3" w:rsidRDefault="00C40A28" w:rsidP="00C40A28">
            <w:pPr>
              <w:numPr>
                <w:ilvl w:val="0"/>
                <w:numId w:val="3"/>
              </w:numPr>
              <w:ind w:left="319" w:hanging="218"/>
              <w:contextualSpacing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Hakikat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eterampil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icara</w:t>
            </w:r>
            <w:proofErr w:type="spellEnd"/>
          </w:p>
          <w:p w14:paraId="5AD6FBD5" w14:textId="77777777" w:rsidR="00C40A28" w:rsidRPr="00715FE3" w:rsidRDefault="00C40A28" w:rsidP="00C40A28">
            <w:pPr>
              <w:numPr>
                <w:ilvl w:val="0"/>
                <w:numId w:val="3"/>
              </w:numPr>
              <w:ind w:left="319" w:hanging="218"/>
              <w:contextualSpacing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Tahap-tahap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icar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formal</w:t>
            </w:r>
          </w:p>
          <w:p w14:paraId="12929B78" w14:textId="77777777" w:rsidR="00C40A28" w:rsidRPr="00715FE3" w:rsidRDefault="00C40A28" w:rsidP="00C40A28">
            <w:pPr>
              <w:numPr>
                <w:ilvl w:val="0"/>
                <w:numId w:val="3"/>
              </w:numPr>
              <w:ind w:left="319" w:hanging="218"/>
              <w:contextualSpacing/>
              <w:rPr>
                <w:rFonts w:ascii="Cambria" w:hAnsi="Cambria"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gerti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esentasi</w:t>
            </w:r>
            <w:proofErr w:type="spellEnd"/>
          </w:p>
          <w:p w14:paraId="4AB07DBA" w14:textId="77777777" w:rsidR="00C40A28" w:rsidRPr="00715FE3" w:rsidRDefault="00C40A28" w:rsidP="00C40A28">
            <w:pPr>
              <w:numPr>
                <w:ilvl w:val="0"/>
                <w:numId w:val="3"/>
              </w:numPr>
              <w:ind w:left="319" w:hanging="218"/>
              <w:contextualSpacing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Tata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car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etik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esentas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lmiah</w:t>
            </w:r>
            <w:proofErr w:type="spellEnd"/>
          </w:p>
          <w:p w14:paraId="21E2A130" w14:textId="0C4192FC" w:rsidR="00C40A28" w:rsidRPr="00715FE3" w:rsidRDefault="00C40A28" w:rsidP="00C40A28">
            <w:pPr>
              <w:numPr>
                <w:ilvl w:val="0"/>
                <w:numId w:val="3"/>
              </w:numPr>
              <w:ind w:left="319" w:hanging="218"/>
              <w:contextualSpacing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Teknik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icar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i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dep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audien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deng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engguna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slide yang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ik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hasa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tubuh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yang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sesuai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.</w:t>
            </w:r>
          </w:p>
        </w:tc>
        <w:tc>
          <w:tcPr>
            <w:tcW w:w="895" w:type="pct"/>
            <w:shd w:val="clear" w:color="auto" w:fill="auto"/>
          </w:tcPr>
          <w:p w14:paraId="552385AF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eastAsia="Adobe Fan Heiti Std B" w:cs="Calibri"/>
                <w:sz w:val="18"/>
                <w:szCs w:val="18"/>
                <w:lang w:eastAsia="id-ID"/>
              </w:rPr>
              <w:t>﻿</w:t>
            </w: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Modalitas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au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(Blended Learning)</w:t>
            </w:r>
          </w:p>
          <w:p w14:paraId="4ECC7546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proofErr w:type="spellStart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Bentuk</w:t>
            </w:r>
            <w:proofErr w:type="spellEnd"/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Kuliah d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aktik</w:t>
            </w:r>
            <w:proofErr w:type="spellEnd"/>
          </w:p>
          <w:p w14:paraId="14BBCB16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>Strategi: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 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inkuiri</w:t>
            </w:r>
            <w:proofErr w:type="spellEnd"/>
          </w:p>
          <w:p w14:paraId="036AB781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tode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Pembelajaran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berbasis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proyek</w:t>
            </w:r>
            <w:proofErr w:type="spellEnd"/>
          </w:p>
          <w:p w14:paraId="300E7F4B" w14:textId="77777777" w:rsidR="002B6A33" w:rsidRPr="00715FE3" w:rsidRDefault="002B6A33" w:rsidP="002B6A33">
            <w:pPr>
              <w:pStyle w:val="NormalWeb"/>
              <w:numPr>
                <w:ilvl w:val="0"/>
                <w:numId w:val="3"/>
              </w:numPr>
              <w:spacing w:before="0" w:beforeAutospacing="0" w:after="0" w:afterAutospacing="0" w:line="276" w:lineRule="auto"/>
              <w:textAlignment w:val="baseline"/>
              <w:rPr>
                <w:rFonts w:ascii="Cambria" w:hAnsi="Cambria"/>
                <w:b/>
                <w:bCs/>
                <w:sz w:val="18"/>
                <w:szCs w:val="18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Media: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</w:rPr>
              <w:t>Komputer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</w:rPr>
              <w:t>, dan LCD Projector.</w:t>
            </w:r>
          </w:p>
          <w:p w14:paraId="42613AE4" w14:textId="37363943" w:rsidR="00EF02EB" w:rsidRPr="00715FE3" w:rsidRDefault="002B6A33" w:rsidP="002B6A33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b/>
                <w:bCs/>
                <w:sz w:val="18"/>
                <w:szCs w:val="18"/>
              </w:rPr>
              <w:t xml:space="preserve">Sumber belajar: </w:t>
            </w:r>
            <w:r w:rsidRPr="00715FE3">
              <w:rPr>
                <w:rFonts w:ascii="Cambria" w:hAnsi="Cambria"/>
                <w:sz w:val="18"/>
                <w:szCs w:val="18"/>
              </w:rPr>
              <w:t xml:space="preserve">Materi dari e-learning: </w:t>
            </w:r>
            <w:r w:rsidRPr="00715FE3">
              <w:fldChar w:fldCharType="begin"/>
            </w:r>
            <w:r w:rsidRPr="00715FE3">
              <w:instrText>HYPERLINK "https://learning-if.polibatam.ac.id"</w:instrText>
            </w:r>
            <w:r w:rsidRPr="00715FE3">
              <w:fldChar w:fldCharType="separate"/>
            </w:r>
            <w:r w:rsidRPr="00715FE3">
              <w:rPr>
                <w:rStyle w:val="Hyperlink"/>
                <w:rFonts w:ascii="Cambria" w:hAnsi="Cambria"/>
                <w:color w:val="auto"/>
                <w:sz w:val="18"/>
                <w:szCs w:val="18"/>
              </w:rPr>
              <w:t>https://learning-if.polibatam.ac.id</w:t>
            </w:r>
            <w:r w:rsidRPr="00715FE3">
              <w:fldChar w:fldCharType="end"/>
            </w:r>
          </w:p>
        </w:tc>
        <w:tc>
          <w:tcPr>
            <w:tcW w:w="509" w:type="pct"/>
            <w:shd w:val="clear" w:color="auto" w:fill="auto"/>
          </w:tcPr>
          <w:p w14:paraId="271D13BF" w14:textId="77777777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  <w:t>Kuliah (Daring):</w:t>
            </w:r>
          </w:p>
          <w:p w14:paraId="218B54D7" w14:textId="2B7F91F8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B: 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50’</w:t>
            </w:r>
          </w:p>
          <w:p w14:paraId="79427666" w14:textId="44A91750" w:rsidR="00EF02EB" w:rsidRPr="00715FE3" w:rsidRDefault="00EF02EB" w:rsidP="00417BC4">
            <w:pPr>
              <w:spacing w:line="276" w:lineRule="auto"/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PT: 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  <w:p w14:paraId="05C50D09" w14:textId="0ECF8BD8" w:rsidR="00EF02EB" w:rsidRPr="00715FE3" w:rsidRDefault="00EF02EB" w:rsidP="00417BC4">
            <w:pPr>
              <w:spacing w:line="276" w:lineRule="auto"/>
              <w:ind w:left="-23" w:right="-13"/>
              <w:rPr>
                <w:rFonts w:ascii="Cambria" w:eastAsia="Adobe Fan Heiti Std B" w:hAnsi="Cambria"/>
                <w:sz w:val="18"/>
                <w:szCs w:val="18"/>
                <w:lang w:eastAsia="id-ID"/>
              </w:rPr>
            </w:pP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 xml:space="preserve">BM: 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</w:t>
            </w:r>
            <w:r w:rsidR="00192E55"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2</w:t>
            </w:r>
            <w:r w:rsidRPr="00715FE3">
              <w:rPr>
                <w:rFonts w:ascii="Cambria" w:eastAsia="Adobe Fan Heiti Std B" w:hAnsi="Cambria"/>
                <w:bCs/>
                <w:sz w:val="18"/>
                <w:szCs w:val="18"/>
                <w:lang w:eastAsia="id-ID"/>
              </w:rPr>
              <w:t>x60’</w:t>
            </w:r>
          </w:p>
        </w:tc>
        <w:tc>
          <w:tcPr>
            <w:tcW w:w="754" w:type="pct"/>
            <w:shd w:val="clear" w:color="auto" w:fill="auto"/>
          </w:tcPr>
          <w:p w14:paraId="29B377A9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Mempelajari materi sinkron dan asinkron</w:t>
            </w:r>
          </w:p>
          <w:p w14:paraId="6502562D" w14:textId="77777777" w:rsidR="001F1CA8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40" w:lineRule="auto"/>
              <w:ind w:left="242" w:hanging="219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 xml:space="preserve">Mendengarkan ceramah/ 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me</w:t>
            </w:r>
            <w:r w:rsidRPr="00715FE3">
              <w:rPr>
                <w:rFonts w:ascii="Cambria" w:hAnsi="Cambria"/>
                <w:sz w:val="18"/>
                <w:szCs w:val="18"/>
              </w:rPr>
              <w:t>nonton video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rekam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>pengajaran</w:t>
            </w:r>
            <w:proofErr w:type="spellEnd"/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</w:p>
          <w:p w14:paraId="3B9833D5" w14:textId="25B0D6A3" w:rsidR="00EF02EB" w:rsidRPr="00715FE3" w:rsidRDefault="001F1CA8" w:rsidP="001F1CA8">
            <w:pPr>
              <w:pStyle w:val="ListParagraph"/>
              <w:numPr>
                <w:ilvl w:val="0"/>
                <w:numId w:val="3"/>
              </w:numPr>
              <w:spacing w:after="0" w:line="276" w:lineRule="auto"/>
              <w:ind w:left="161" w:right="-46" w:hanging="143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Diskusi</w:t>
            </w:r>
            <w:r w:rsidRPr="00715FE3">
              <w:rPr>
                <w:rFonts w:ascii="Cambria" w:hAnsi="Cambria"/>
                <w:sz w:val="18"/>
                <w:szCs w:val="18"/>
                <w:lang w:val="en-US"/>
              </w:rPr>
              <w:t xml:space="preserve"> </w:t>
            </w:r>
            <w:r w:rsidRPr="00715FE3">
              <w:rPr>
                <w:rFonts w:ascii="Cambria" w:hAnsi="Cambria"/>
                <w:sz w:val="18"/>
                <w:szCs w:val="18"/>
              </w:rPr>
              <w:t>Bimbingan</w:t>
            </w:r>
          </w:p>
        </w:tc>
      </w:tr>
      <w:tr w:rsidR="00F17BFD" w:rsidRPr="00715FE3" w14:paraId="50156A8B" w14:textId="77777777" w:rsidTr="00417BC4">
        <w:trPr>
          <w:trHeight w:val="1316"/>
        </w:trPr>
        <w:tc>
          <w:tcPr>
            <w:tcW w:w="269" w:type="pct"/>
            <w:shd w:val="clear" w:color="auto" w:fill="auto"/>
          </w:tcPr>
          <w:p w14:paraId="4690DFD0" w14:textId="41924B38" w:rsidR="00F17BFD" w:rsidRPr="00715FE3" w:rsidRDefault="00F17BFD" w:rsidP="00417BC4">
            <w:pPr>
              <w:spacing w:line="276" w:lineRule="auto"/>
              <w:ind w:left="-48"/>
              <w:jc w:val="center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16</w:t>
            </w:r>
          </w:p>
        </w:tc>
        <w:tc>
          <w:tcPr>
            <w:tcW w:w="212" w:type="pct"/>
          </w:tcPr>
          <w:p w14:paraId="3EE6FB11" w14:textId="1CA5C494" w:rsidR="00F17BFD" w:rsidRPr="00715FE3" w:rsidRDefault="00F17BFD" w:rsidP="00417BC4">
            <w:pPr>
              <w:spacing w:line="276" w:lineRule="auto"/>
              <w:ind w:left="-59" w:right="-46"/>
              <w:jc w:val="center"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46" w:type="pct"/>
            <w:shd w:val="clear" w:color="auto" w:fill="auto"/>
          </w:tcPr>
          <w:p w14:paraId="3E3A801C" w14:textId="79E9889A" w:rsidR="00F17BFD" w:rsidRPr="00715FE3" w:rsidRDefault="00F17BFD" w:rsidP="00417BC4">
            <w:pPr>
              <w:spacing w:line="276" w:lineRule="auto"/>
              <w:ind w:left="-59" w:right="-46"/>
              <w:rPr>
                <w:rFonts w:ascii="Cambria" w:hAnsi="Cambria"/>
                <w:sz w:val="18"/>
                <w:szCs w:val="18"/>
              </w:rPr>
            </w:pPr>
            <w:r w:rsidRPr="00715FE3">
              <w:rPr>
                <w:rFonts w:ascii="Cambria" w:hAnsi="Cambria"/>
                <w:sz w:val="18"/>
                <w:szCs w:val="18"/>
              </w:rPr>
              <w:t>AAS</w:t>
            </w:r>
          </w:p>
        </w:tc>
        <w:tc>
          <w:tcPr>
            <w:tcW w:w="833" w:type="pct"/>
            <w:shd w:val="clear" w:color="auto" w:fill="auto"/>
          </w:tcPr>
          <w:p w14:paraId="65519034" w14:textId="77777777" w:rsidR="00F17BFD" w:rsidRPr="00715FE3" w:rsidRDefault="00F17BFD" w:rsidP="002B6A33">
            <w:pPr>
              <w:pStyle w:val="ListParagraph"/>
              <w:spacing w:after="0" w:line="276" w:lineRule="auto"/>
              <w:ind w:left="349" w:right="-46"/>
              <w:rPr>
                <w:rFonts w:ascii="Cambria" w:eastAsia="Times New Roman" w:hAnsi="Cambria" w:cs="Arial"/>
                <w:sz w:val="18"/>
                <w:szCs w:val="18"/>
                <w:lang w:val="en-US"/>
              </w:rPr>
            </w:pPr>
          </w:p>
        </w:tc>
        <w:tc>
          <w:tcPr>
            <w:tcW w:w="682" w:type="pct"/>
            <w:shd w:val="clear" w:color="auto" w:fill="auto"/>
          </w:tcPr>
          <w:p w14:paraId="05161986" w14:textId="77777777" w:rsidR="00F17BFD" w:rsidRPr="00715FE3" w:rsidRDefault="00F17BFD" w:rsidP="00C40A28">
            <w:pPr>
              <w:contextualSpacing/>
              <w:rPr>
                <w:rFonts w:ascii="Cambria" w:hAnsi="Cambria"/>
                <w:sz w:val="18"/>
                <w:szCs w:val="18"/>
              </w:rPr>
            </w:pPr>
          </w:p>
        </w:tc>
        <w:tc>
          <w:tcPr>
            <w:tcW w:w="895" w:type="pct"/>
            <w:shd w:val="clear" w:color="auto" w:fill="auto"/>
          </w:tcPr>
          <w:p w14:paraId="3BDDDC1B" w14:textId="77777777" w:rsidR="00F17BFD" w:rsidRPr="00715FE3" w:rsidRDefault="00F17BFD" w:rsidP="002B6A33">
            <w:pPr>
              <w:pStyle w:val="ListParagraph"/>
              <w:spacing w:after="0" w:line="276" w:lineRule="auto"/>
              <w:ind w:left="227" w:right="-46"/>
              <w:rPr>
                <w:rFonts w:ascii="Cambria" w:eastAsia="Adobe Fan Heiti Std B" w:hAnsi="Cambria"/>
                <w:sz w:val="18"/>
                <w:szCs w:val="18"/>
                <w:lang w:val="en-US" w:eastAsia="id-ID"/>
              </w:rPr>
            </w:pPr>
          </w:p>
        </w:tc>
        <w:tc>
          <w:tcPr>
            <w:tcW w:w="509" w:type="pct"/>
            <w:shd w:val="clear" w:color="auto" w:fill="auto"/>
          </w:tcPr>
          <w:p w14:paraId="4951DB03" w14:textId="77777777" w:rsidR="00F17BFD" w:rsidRPr="00715FE3" w:rsidRDefault="00F17BFD" w:rsidP="00417BC4">
            <w:pPr>
              <w:spacing w:line="276" w:lineRule="auto"/>
              <w:rPr>
                <w:rFonts w:ascii="Cambria" w:eastAsia="Adobe Fan Heiti Std B" w:hAnsi="Cambria"/>
                <w:b/>
                <w:sz w:val="18"/>
                <w:szCs w:val="18"/>
                <w:lang w:eastAsia="id-ID"/>
              </w:rPr>
            </w:pPr>
          </w:p>
        </w:tc>
        <w:tc>
          <w:tcPr>
            <w:tcW w:w="754" w:type="pct"/>
            <w:shd w:val="clear" w:color="auto" w:fill="auto"/>
          </w:tcPr>
          <w:p w14:paraId="644BEECF" w14:textId="77777777" w:rsidR="00F17BFD" w:rsidRPr="00715FE3" w:rsidRDefault="00F17BFD" w:rsidP="002B6A33">
            <w:pPr>
              <w:pStyle w:val="ListParagraph"/>
              <w:spacing w:after="0" w:line="240" w:lineRule="auto"/>
              <w:ind w:left="242"/>
              <w:rPr>
                <w:rFonts w:ascii="Cambria" w:hAnsi="Cambria"/>
                <w:sz w:val="18"/>
                <w:szCs w:val="18"/>
              </w:rPr>
            </w:pPr>
          </w:p>
        </w:tc>
      </w:tr>
    </w:tbl>
    <w:p w14:paraId="6A250C83" w14:textId="77777777" w:rsidR="000708B6" w:rsidRPr="00715FE3" w:rsidRDefault="000708B6" w:rsidP="000708B6">
      <w:pPr>
        <w:rPr>
          <w:rFonts w:ascii="Cambria" w:hAnsi="Cambria" w:cs="Arial"/>
          <w:sz w:val="20"/>
          <w:szCs w:val="20"/>
          <w:lang w:val="en-ID"/>
        </w:rPr>
      </w:pPr>
    </w:p>
    <w:p w14:paraId="2A5DE60B" w14:textId="77777777" w:rsidR="00C57E54" w:rsidRPr="00715FE3" w:rsidRDefault="000708B6" w:rsidP="00C57E54">
      <w:pPr>
        <w:ind w:left="567"/>
        <w:rPr>
          <w:rFonts w:ascii="Cambria" w:hAnsi="Cambria" w:cs="Arial"/>
          <w:sz w:val="20"/>
          <w:szCs w:val="20"/>
          <w:lang w:val="en-ID"/>
        </w:rPr>
      </w:pPr>
      <w:r w:rsidRPr="00715FE3">
        <w:rPr>
          <w:rFonts w:ascii="Cambria" w:hAnsi="Cambria" w:cs="Arial"/>
          <w:sz w:val="20"/>
          <w:szCs w:val="20"/>
          <w:lang w:val="en-ID"/>
        </w:rPr>
        <w:lastRenderedPageBreak/>
        <w:t xml:space="preserve">Strategi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enyampaian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ateri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liputi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>:</w:t>
      </w:r>
    </w:p>
    <w:p w14:paraId="6F4EEF69" w14:textId="77777777" w:rsidR="002B2139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teori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tatap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uka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luring: 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(0 %)</w:t>
      </w:r>
    </w:p>
    <w:p w14:paraId="424390EC" w14:textId="033A6D15" w:rsidR="002B2139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teori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daring: 210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(30%)</w:t>
      </w:r>
    </w:p>
    <w:p w14:paraId="351B784A" w14:textId="77777777" w:rsidR="002B2139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enugasan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terstruktur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: 252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(35%)</w:t>
      </w:r>
    </w:p>
    <w:p w14:paraId="79E27E74" w14:textId="77777777" w:rsidR="002B2139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belajar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andiri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: 252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(35 %)</w:t>
      </w:r>
    </w:p>
    <w:p w14:paraId="011A249A" w14:textId="77777777" w:rsidR="002B2139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raktik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>/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raktikum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tatap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uka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luring: 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(0 %)</w:t>
      </w:r>
    </w:p>
    <w:p w14:paraId="62FAD02E" w14:textId="77777777" w:rsidR="000708B6" w:rsidRPr="00715FE3" w:rsidRDefault="002B2139" w:rsidP="001A59B3">
      <w:pPr>
        <w:numPr>
          <w:ilvl w:val="0"/>
          <w:numId w:val="6"/>
        </w:numPr>
        <w:ind w:left="993"/>
        <w:rPr>
          <w:rFonts w:ascii="Cambria" w:hAnsi="Cambria" w:cs="Arial"/>
          <w:sz w:val="20"/>
          <w:szCs w:val="20"/>
          <w:lang w:val="en-ID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Jumlah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waktu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raktik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>/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praktikum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daring: 0 </w:t>
      </w:r>
      <w:proofErr w:type="spellStart"/>
      <w:r w:rsidRPr="00715FE3">
        <w:rPr>
          <w:rFonts w:ascii="Cambria" w:hAnsi="Cambria" w:cs="Arial"/>
          <w:sz w:val="20"/>
          <w:szCs w:val="20"/>
          <w:lang w:val="en-ID"/>
        </w:rPr>
        <w:t>menit</w:t>
      </w:r>
      <w:proofErr w:type="spellEnd"/>
      <w:r w:rsidRPr="00715FE3">
        <w:rPr>
          <w:rFonts w:ascii="Cambria" w:hAnsi="Cambria" w:cs="Arial"/>
          <w:sz w:val="20"/>
          <w:szCs w:val="20"/>
          <w:lang w:val="en-ID"/>
        </w:rPr>
        <w:t xml:space="preserve"> </w:t>
      </w:r>
      <w:proofErr w:type="gramStart"/>
      <w:r w:rsidRPr="00715FE3">
        <w:rPr>
          <w:rFonts w:ascii="Cambria" w:hAnsi="Cambria" w:cs="Arial"/>
          <w:sz w:val="20"/>
          <w:szCs w:val="20"/>
          <w:lang w:val="en-ID"/>
        </w:rPr>
        <w:t>( 0</w:t>
      </w:r>
      <w:proofErr w:type="gramEnd"/>
      <w:r w:rsidRPr="00715FE3">
        <w:rPr>
          <w:rFonts w:ascii="Cambria" w:hAnsi="Cambria" w:cs="Arial"/>
          <w:sz w:val="20"/>
          <w:szCs w:val="20"/>
          <w:lang w:val="en-ID"/>
        </w:rPr>
        <w:t xml:space="preserve"> %)</w:t>
      </w:r>
    </w:p>
    <w:p w14:paraId="4B11634E" w14:textId="77777777" w:rsidR="002B2139" w:rsidRPr="00715FE3" w:rsidRDefault="002B2139" w:rsidP="002B2139">
      <w:pPr>
        <w:ind w:left="993"/>
        <w:rPr>
          <w:rFonts w:ascii="Cambria" w:hAnsi="Cambria" w:cs="Arial"/>
          <w:sz w:val="20"/>
          <w:szCs w:val="20"/>
          <w:lang w:val="en-ID"/>
        </w:rPr>
      </w:pPr>
    </w:p>
    <w:p w14:paraId="751B9088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>METODE EVALUASI</w:t>
      </w:r>
    </w:p>
    <w:p w14:paraId="3D84B282" w14:textId="77777777" w:rsidR="000125AC" w:rsidRPr="00715FE3" w:rsidRDefault="000125AC" w:rsidP="001A59B3">
      <w:pPr>
        <w:numPr>
          <w:ilvl w:val="0"/>
          <w:numId w:val="4"/>
        </w:numPr>
        <w:ind w:left="993"/>
        <w:jc w:val="both"/>
        <w:rPr>
          <w:rFonts w:ascii="Cambria" w:hAnsi="Cambria" w:cs="Arial"/>
          <w:sz w:val="20"/>
          <w:szCs w:val="20"/>
        </w:rPr>
      </w:pPr>
      <w:bookmarkStart w:id="1" w:name="_Hlk125467526"/>
      <w:proofErr w:type="spellStart"/>
      <w:r w:rsidRPr="00715FE3">
        <w:rPr>
          <w:rFonts w:ascii="Cambria" w:hAnsi="Cambria" w:cs="Arial"/>
          <w:b/>
          <w:bCs/>
          <w:iCs/>
          <w:sz w:val="20"/>
          <w:szCs w:val="20"/>
        </w:rPr>
        <w:t>Softskill</w:t>
      </w:r>
      <w:proofErr w:type="spellEnd"/>
      <w:r w:rsidRPr="00715FE3">
        <w:rPr>
          <w:rFonts w:ascii="Cambria" w:hAnsi="Cambria" w:cs="Arial"/>
          <w:b/>
          <w:bCs/>
          <w:iCs/>
          <w:sz w:val="20"/>
          <w:szCs w:val="20"/>
        </w:rPr>
        <w:t>,</w:t>
      </w:r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berupa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penilai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terhadap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r w:rsidRPr="00715FE3">
        <w:rPr>
          <w:rFonts w:ascii="Cambria" w:hAnsi="Cambria" w:cs="Arial"/>
          <w:i/>
          <w:iCs/>
          <w:sz w:val="20"/>
          <w:szCs w:val="20"/>
        </w:rPr>
        <w:t>Learning Skills (</w:t>
      </w:r>
      <w:proofErr w:type="spellStart"/>
      <w:r w:rsidRPr="00715FE3">
        <w:rPr>
          <w:rFonts w:ascii="Cambria" w:hAnsi="Cambria" w:cs="Arial"/>
          <w:i/>
          <w:iCs/>
          <w:sz w:val="20"/>
          <w:szCs w:val="20"/>
        </w:rPr>
        <w:t>bobot</w:t>
      </w:r>
      <w:proofErr w:type="spellEnd"/>
      <w:r w:rsidRPr="00715FE3">
        <w:rPr>
          <w:rFonts w:ascii="Cambria" w:hAnsi="Cambria" w:cs="Arial"/>
          <w:i/>
          <w:iCs/>
          <w:sz w:val="20"/>
          <w:szCs w:val="20"/>
        </w:rPr>
        <w:t xml:space="preserve"> 20%) dan Life Skills (</w:t>
      </w:r>
      <w:proofErr w:type="spellStart"/>
      <w:r w:rsidRPr="00715FE3">
        <w:rPr>
          <w:rFonts w:ascii="Cambria" w:hAnsi="Cambria" w:cs="Arial"/>
          <w:i/>
          <w:iCs/>
          <w:sz w:val="20"/>
          <w:szCs w:val="20"/>
        </w:rPr>
        <w:t>bobot</w:t>
      </w:r>
      <w:proofErr w:type="spellEnd"/>
      <w:r w:rsidRPr="00715FE3">
        <w:rPr>
          <w:rFonts w:ascii="Cambria" w:hAnsi="Cambria" w:cs="Arial"/>
          <w:i/>
          <w:iCs/>
          <w:sz w:val="20"/>
          <w:szCs w:val="20"/>
        </w:rPr>
        <w:t xml:space="preserve"> 20%) </w:t>
      </w:r>
      <w:r w:rsidRPr="00715FE3">
        <w:rPr>
          <w:rFonts w:ascii="Cambria" w:hAnsi="Cambria" w:cs="Arial"/>
          <w:sz w:val="20"/>
          <w:szCs w:val="20"/>
          <w:lang w:val="id-ID"/>
        </w:rPr>
        <w:t>mahasiswa</w:t>
      </w:r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selam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</w:rPr>
        <w:t>.</w:t>
      </w:r>
    </w:p>
    <w:p w14:paraId="26C0FDDE" w14:textId="77777777" w:rsidR="000125AC" w:rsidRPr="00715FE3" w:rsidRDefault="000125AC" w:rsidP="001A59B3">
      <w:pPr>
        <w:numPr>
          <w:ilvl w:val="0"/>
          <w:numId w:val="4"/>
        </w:numPr>
        <w:ind w:left="993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b/>
          <w:bCs/>
          <w:sz w:val="20"/>
          <w:szCs w:val="20"/>
        </w:rPr>
        <w:t>Tugas</w:t>
      </w:r>
      <w:proofErr w:type="spellEnd"/>
      <w:r w:rsidRPr="00715FE3">
        <w:rPr>
          <w:rFonts w:ascii="Cambria" w:hAnsi="Cambria" w:cs="Arial"/>
          <w:b/>
          <w:bCs/>
          <w:sz w:val="20"/>
          <w:szCs w:val="20"/>
        </w:rPr>
        <w:t>/</w:t>
      </w:r>
      <w:proofErr w:type="spellStart"/>
      <w:r w:rsidRPr="00715FE3">
        <w:rPr>
          <w:rFonts w:ascii="Cambria" w:hAnsi="Cambria" w:cs="Arial"/>
          <w:b/>
          <w:bCs/>
          <w:sz w:val="20"/>
          <w:szCs w:val="20"/>
        </w:rPr>
        <w:t>latihan</w:t>
      </w:r>
      <w:proofErr w:type="spellEnd"/>
      <w:r w:rsidRPr="00715FE3">
        <w:rPr>
          <w:rFonts w:ascii="Cambria" w:hAnsi="Cambria" w:cs="Arial"/>
          <w:b/>
          <w:bCs/>
          <w:sz w:val="20"/>
          <w:szCs w:val="20"/>
        </w:rPr>
        <w:t xml:space="preserve">, </w:t>
      </w:r>
      <w:r w:rsidRPr="00715FE3">
        <w:rPr>
          <w:rFonts w:ascii="Cambria" w:hAnsi="Cambria" w:cs="Arial"/>
          <w:sz w:val="20"/>
          <w:szCs w:val="20"/>
          <w:lang w:val="id-ID"/>
        </w:rPr>
        <w:t>dapat perorangan maupun berkelompok tergantung beban tugas yang diberikan</w:t>
      </w:r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bobot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15%.</w:t>
      </w:r>
    </w:p>
    <w:p w14:paraId="54D802EA" w14:textId="77777777" w:rsidR="000125AC" w:rsidRPr="00715FE3" w:rsidRDefault="000125AC" w:rsidP="001A59B3">
      <w:pPr>
        <w:numPr>
          <w:ilvl w:val="0"/>
          <w:numId w:val="4"/>
        </w:numPr>
        <w:ind w:left="993"/>
        <w:jc w:val="both"/>
        <w:rPr>
          <w:rFonts w:ascii="Cambria" w:hAnsi="Cambria" w:cs="Arial"/>
          <w:i/>
          <w:sz w:val="20"/>
          <w:szCs w:val="20"/>
          <w:lang w:val="id-ID"/>
        </w:rPr>
      </w:pPr>
      <w:proofErr w:type="spellStart"/>
      <w:r w:rsidRPr="00715FE3">
        <w:rPr>
          <w:rFonts w:ascii="Cambria" w:hAnsi="Cambria" w:cs="Arial"/>
          <w:b/>
          <w:bCs/>
          <w:iCs/>
          <w:sz w:val="20"/>
          <w:szCs w:val="20"/>
        </w:rPr>
        <w:t>Laporan</w:t>
      </w:r>
      <w:proofErr w:type="spellEnd"/>
      <w:r w:rsidRPr="00715FE3">
        <w:rPr>
          <w:rFonts w:ascii="Cambria" w:hAnsi="Cambria" w:cs="Arial"/>
          <w:bCs/>
          <w:iCs/>
          <w:sz w:val="20"/>
          <w:szCs w:val="20"/>
        </w:rPr>
        <w:t>,</w:t>
      </w:r>
      <w:r w:rsidRPr="00715FE3">
        <w:rPr>
          <w:rFonts w:ascii="Cambria" w:hAnsi="Cambria" w:cs="Arial"/>
          <w:b/>
          <w:bCs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bCs/>
          <w:iCs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bCs/>
          <w:iCs/>
          <w:sz w:val="20"/>
          <w:szCs w:val="20"/>
        </w:rPr>
        <w:t xml:space="preserve"> total </w:t>
      </w:r>
      <w:proofErr w:type="spellStart"/>
      <w:r w:rsidRPr="00715FE3">
        <w:rPr>
          <w:rFonts w:ascii="Cambria" w:hAnsi="Cambria" w:cs="Arial"/>
          <w:bCs/>
          <w:iCs/>
          <w:sz w:val="20"/>
          <w:szCs w:val="20"/>
        </w:rPr>
        <w:t>bobot</w:t>
      </w:r>
      <w:proofErr w:type="spellEnd"/>
      <w:r w:rsidRPr="00715FE3">
        <w:rPr>
          <w:rFonts w:ascii="Cambria" w:hAnsi="Cambria" w:cs="Arial"/>
          <w:bCs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bCs/>
          <w:iCs/>
          <w:sz w:val="20"/>
          <w:szCs w:val="20"/>
        </w:rPr>
        <w:t>sebesar</w:t>
      </w:r>
      <w:proofErr w:type="spellEnd"/>
      <w:r w:rsidRPr="00715FE3">
        <w:rPr>
          <w:rFonts w:ascii="Cambria" w:hAnsi="Cambria" w:cs="Arial"/>
          <w:bCs/>
          <w:iCs/>
          <w:sz w:val="20"/>
          <w:szCs w:val="20"/>
        </w:rPr>
        <w:t xml:space="preserve"> 15%.</w:t>
      </w:r>
    </w:p>
    <w:p w14:paraId="7DF4BFF8" w14:textId="77777777" w:rsidR="000708B6" w:rsidRPr="00715FE3" w:rsidRDefault="00E638EF" w:rsidP="001A59B3">
      <w:pPr>
        <w:numPr>
          <w:ilvl w:val="0"/>
          <w:numId w:val="4"/>
        </w:numPr>
        <w:ind w:left="993"/>
        <w:jc w:val="both"/>
        <w:rPr>
          <w:rFonts w:ascii="Cambria" w:hAnsi="Cambria" w:cs="Arial"/>
          <w:i/>
          <w:sz w:val="20"/>
          <w:szCs w:val="20"/>
          <w:lang w:val="id-ID"/>
        </w:rPr>
      </w:pPr>
      <w:proofErr w:type="spellStart"/>
      <w:r w:rsidRPr="00715FE3">
        <w:rPr>
          <w:rFonts w:ascii="Cambria" w:hAnsi="Cambria" w:cs="Arial"/>
          <w:b/>
          <w:bCs/>
          <w:iCs/>
          <w:sz w:val="20"/>
          <w:szCs w:val="20"/>
        </w:rPr>
        <w:t>Presentasi</w:t>
      </w:r>
      <w:proofErr w:type="spellEnd"/>
      <w:r w:rsidRPr="00715FE3">
        <w:rPr>
          <w:rFonts w:ascii="Cambria" w:hAnsi="Cambria" w:cs="Arial"/>
          <w:b/>
          <w:bCs/>
          <w:iCs/>
          <w:sz w:val="20"/>
          <w:szCs w:val="20"/>
        </w:rPr>
        <w:t xml:space="preserve">,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Presentasi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yang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dilakuk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sebanyak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2 kali,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dari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tengah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semester dan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akhir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semester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berbobot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10%</w:t>
      </w:r>
    </w:p>
    <w:p w14:paraId="31757BB0" w14:textId="77777777" w:rsidR="009566B1" w:rsidRPr="00715FE3" w:rsidRDefault="000708B6" w:rsidP="001A59B3">
      <w:pPr>
        <w:numPr>
          <w:ilvl w:val="0"/>
          <w:numId w:val="4"/>
        </w:numPr>
        <w:ind w:left="993"/>
        <w:jc w:val="both"/>
        <w:rPr>
          <w:rFonts w:ascii="Cambria" w:hAnsi="Cambria" w:cs="Arial"/>
          <w:i/>
          <w:sz w:val="20"/>
          <w:szCs w:val="20"/>
          <w:lang w:val="id-ID"/>
        </w:rPr>
      </w:pPr>
      <w:proofErr w:type="spellStart"/>
      <w:r w:rsidRPr="00715FE3">
        <w:rPr>
          <w:rFonts w:ascii="Cambria" w:hAnsi="Cambria" w:cs="Arial"/>
          <w:b/>
          <w:bCs/>
          <w:sz w:val="20"/>
          <w:szCs w:val="20"/>
        </w:rPr>
        <w:t>Asesmen</w:t>
      </w:r>
      <w:proofErr w:type="spellEnd"/>
      <w:r w:rsidRPr="00715FE3">
        <w:rPr>
          <w:rFonts w:ascii="Cambria" w:hAnsi="Cambria" w:cs="Arial"/>
          <w:b/>
          <w:bCs/>
          <w:sz w:val="20"/>
          <w:szCs w:val="20"/>
        </w:rPr>
        <w:t xml:space="preserve"> Tengah Semester</w:t>
      </w:r>
      <w:r w:rsidR="00E638EF" w:rsidRPr="00715FE3">
        <w:rPr>
          <w:rFonts w:ascii="Cambria" w:hAnsi="Cambria" w:cs="Arial"/>
          <w:b/>
          <w:bCs/>
          <w:sz w:val="20"/>
          <w:szCs w:val="20"/>
        </w:rPr>
        <w:t xml:space="preserve"> dan </w:t>
      </w:r>
      <w:proofErr w:type="spellStart"/>
      <w:r w:rsidR="00E638EF" w:rsidRPr="00715FE3">
        <w:rPr>
          <w:rFonts w:ascii="Cambria" w:hAnsi="Cambria" w:cs="Arial"/>
          <w:b/>
          <w:bCs/>
          <w:sz w:val="20"/>
          <w:szCs w:val="20"/>
        </w:rPr>
        <w:t>Asesmen</w:t>
      </w:r>
      <w:proofErr w:type="spellEnd"/>
      <w:r w:rsidR="00E638EF" w:rsidRPr="00715FE3">
        <w:rPr>
          <w:rFonts w:ascii="Cambria" w:hAnsi="Cambria" w:cs="Arial"/>
          <w:b/>
          <w:bCs/>
          <w:sz w:val="20"/>
          <w:szCs w:val="20"/>
        </w:rPr>
        <w:t xml:space="preserve"> Akhir Semester</w:t>
      </w:r>
      <w:r w:rsidRPr="00715FE3">
        <w:rPr>
          <w:rFonts w:ascii="Cambria" w:hAnsi="Cambria" w:cs="Arial"/>
          <w:b/>
          <w:bCs/>
          <w:sz w:val="20"/>
          <w:szCs w:val="20"/>
        </w:rPr>
        <w:t xml:space="preserve"> </w:t>
      </w:r>
      <w:r w:rsidRPr="00715FE3">
        <w:rPr>
          <w:rFonts w:ascii="Cambria" w:hAnsi="Cambria" w:cs="Arial"/>
          <w:sz w:val="20"/>
          <w:szCs w:val="20"/>
        </w:rPr>
        <w:t xml:space="preserve">yang </w:t>
      </w:r>
      <w:proofErr w:type="spellStart"/>
      <w:r w:rsidRPr="00715FE3">
        <w:rPr>
          <w:rFonts w:ascii="Cambria" w:hAnsi="Cambria" w:cs="Arial"/>
          <w:sz w:val="20"/>
          <w:szCs w:val="20"/>
        </w:rPr>
        <w:t>dilakukan</w:t>
      </w:r>
      <w:proofErr w:type="spellEnd"/>
      <w:r w:rsidRPr="00715FE3">
        <w:rPr>
          <w:rFonts w:ascii="Cambria" w:hAnsi="Cambria" w:cs="Arial"/>
          <w:b/>
          <w:b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berup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uji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lis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alam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bentuk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resentas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progress </w:t>
      </w:r>
      <w:proofErr w:type="spellStart"/>
      <w:r w:rsidRPr="00715FE3">
        <w:rPr>
          <w:rFonts w:ascii="Cambria" w:hAnsi="Cambria" w:cs="Arial"/>
          <w:sz w:val="20"/>
          <w:szCs w:val="20"/>
        </w:rPr>
        <w:t>proyek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PBL dan </w:t>
      </w:r>
      <w:proofErr w:type="spellStart"/>
      <w:r w:rsidRPr="00715FE3">
        <w:rPr>
          <w:rFonts w:ascii="Cambria" w:hAnsi="Cambria" w:cs="Arial"/>
          <w:sz w:val="20"/>
          <w:szCs w:val="20"/>
        </w:rPr>
        <w:t>tany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jawab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sert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uji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daring </w:t>
      </w:r>
      <w:proofErr w:type="spellStart"/>
      <w:r w:rsidRPr="00715FE3">
        <w:rPr>
          <w:rFonts w:ascii="Cambria" w:hAnsi="Cambria" w:cs="Arial"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total </w:t>
      </w:r>
      <w:proofErr w:type="spellStart"/>
      <w:r w:rsidRPr="00715FE3">
        <w:rPr>
          <w:rFonts w:ascii="Cambria" w:hAnsi="Cambria" w:cs="Arial"/>
          <w:sz w:val="20"/>
          <w:szCs w:val="20"/>
        </w:rPr>
        <w:t>bobot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2</w:t>
      </w:r>
      <w:r w:rsidR="00E638EF" w:rsidRPr="00715FE3">
        <w:rPr>
          <w:rFonts w:ascii="Cambria" w:hAnsi="Cambria" w:cs="Arial"/>
          <w:sz w:val="20"/>
          <w:szCs w:val="20"/>
        </w:rPr>
        <w:t>0</w:t>
      </w:r>
      <w:r w:rsidRPr="00715FE3">
        <w:rPr>
          <w:rFonts w:ascii="Cambria" w:hAnsi="Cambria" w:cs="Arial"/>
          <w:sz w:val="20"/>
          <w:szCs w:val="20"/>
        </w:rPr>
        <w:t xml:space="preserve">%. </w:t>
      </w:r>
      <w:bookmarkEnd w:id="1"/>
    </w:p>
    <w:p w14:paraId="0316ECAD" w14:textId="77777777" w:rsidR="009566B1" w:rsidRPr="00715FE3" w:rsidRDefault="009566B1" w:rsidP="000708B6">
      <w:pPr>
        <w:jc w:val="both"/>
        <w:rPr>
          <w:b/>
          <w:bCs/>
          <w:sz w:val="22"/>
          <w:szCs w:val="22"/>
          <w:lang w:val="id-ID" w:eastAsia="en-US"/>
        </w:rPr>
      </w:pPr>
    </w:p>
    <w:p w14:paraId="2182653E" w14:textId="77777777" w:rsidR="009566B1" w:rsidRPr="00715FE3" w:rsidRDefault="009566B1" w:rsidP="000708B6">
      <w:pPr>
        <w:jc w:val="both"/>
        <w:rPr>
          <w:b/>
          <w:bCs/>
          <w:sz w:val="22"/>
          <w:szCs w:val="22"/>
          <w:lang w:val="id-ID" w:eastAsia="en-US"/>
        </w:rPr>
      </w:pPr>
    </w:p>
    <w:p w14:paraId="2272BE70" w14:textId="77777777" w:rsidR="005D13B5" w:rsidRPr="00715FE3" w:rsidRDefault="005D13B5" w:rsidP="00C312D6">
      <w:pPr>
        <w:tabs>
          <w:tab w:val="left" w:pos="561"/>
        </w:tabs>
        <w:rPr>
          <w:rFonts w:ascii="Cambria" w:hAnsi="Cambria" w:cs="Arial"/>
          <w:b/>
          <w:bCs/>
          <w:sz w:val="20"/>
          <w:szCs w:val="20"/>
        </w:rPr>
        <w:sectPr w:rsidR="005D13B5" w:rsidRPr="00715FE3" w:rsidSect="001043E3">
          <w:headerReference w:type="even" r:id="rId15"/>
          <w:headerReference w:type="default" r:id="rId16"/>
          <w:headerReference w:type="first" r:id="rId17"/>
          <w:pgSz w:w="15840" w:h="12240" w:orient="landscape"/>
          <w:pgMar w:top="1134" w:right="1134" w:bottom="1134" w:left="1134" w:header="709" w:footer="709" w:gutter="0"/>
          <w:cols w:space="708"/>
          <w:docGrid w:linePitch="360"/>
        </w:sectPr>
      </w:pPr>
    </w:p>
    <w:p w14:paraId="2700A109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lastRenderedPageBreak/>
        <w:t>RENCANA EVALUASI</w:t>
      </w:r>
    </w:p>
    <w:p w14:paraId="5E2EA1A5" w14:textId="77777777" w:rsidR="000708B6" w:rsidRPr="00715FE3" w:rsidRDefault="000708B6" w:rsidP="000708B6">
      <w:pPr>
        <w:tabs>
          <w:tab w:val="left" w:pos="567"/>
        </w:tabs>
        <w:ind w:left="561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</w:rPr>
        <w:t>Rencan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evaluas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pada </w:t>
      </w:r>
      <w:proofErr w:type="spellStart"/>
      <w:r w:rsidRPr="00715FE3">
        <w:rPr>
          <w:rFonts w:ascii="Cambria" w:hAnsi="Cambria" w:cs="Arial"/>
          <w:sz w:val="20"/>
          <w:szCs w:val="20"/>
        </w:rPr>
        <w:t>mat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kuliah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ipetak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terhadap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tuju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mbelajaran</w:t>
      </w:r>
      <w:proofErr w:type="spellEnd"/>
    </w:p>
    <w:p w14:paraId="3DFC2CCE" w14:textId="77777777" w:rsidR="000708B6" w:rsidRPr="00715FE3" w:rsidRDefault="000708B6" w:rsidP="000708B6">
      <w:pPr>
        <w:tabs>
          <w:tab w:val="left" w:pos="567"/>
        </w:tabs>
        <w:ind w:left="561"/>
        <w:jc w:val="both"/>
        <w:rPr>
          <w:rFonts w:ascii="Cambria" w:hAnsi="Cambria" w:cs="Arial"/>
          <w:sz w:val="20"/>
          <w:szCs w:val="20"/>
        </w:rPr>
      </w:pPr>
    </w:p>
    <w:tbl>
      <w:tblPr>
        <w:tblW w:w="9570" w:type="dxa"/>
        <w:tblInd w:w="6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97"/>
        <w:gridCol w:w="477"/>
        <w:gridCol w:w="484"/>
        <w:gridCol w:w="464"/>
        <w:gridCol w:w="454"/>
        <w:gridCol w:w="484"/>
        <w:gridCol w:w="476"/>
        <w:gridCol w:w="484"/>
        <w:gridCol w:w="600"/>
        <w:gridCol w:w="446"/>
        <w:gridCol w:w="433"/>
        <w:gridCol w:w="583"/>
        <w:gridCol w:w="547"/>
        <w:gridCol w:w="545"/>
        <w:gridCol w:w="544"/>
        <w:gridCol w:w="546"/>
        <w:gridCol w:w="606"/>
      </w:tblGrid>
      <w:tr w:rsidR="00715FE3" w:rsidRPr="00715FE3" w14:paraId="23890E4A" w14:textId="77777777" w:rsidTr="007A4E0B">
        <w:tc>
          <w:tcPr>
            <w:tcW w:w="1396" w:type="dxa"/>
            <w:shd w:val="clear" w:color="auto" w:fill="D9E2F3"/>
          </w:tcPr>
          <w:p w14:paraId="0E4FA9F7" w14:textId="77777777" w:rsidR="000708B6" w:rsidRPr="00715FE3" w:rsidRDefault="000708B6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sz w:val="20"/>
                <w:szCs w:val="20"/>
              </w:rPr>
              <w:t>Minggu</w:t>
            </w:r>
            <w:proofErr w:type="spellEnd"/>
          </w:p>
        </w:tc>
        <w:tc>
          <w:tcPr>
            <w:tcW w:w="481" w:type="dxa"/>
            <w:shd w:val="clear" w:color="auto" w:fill="D9E2F3"/>
          </w:tcPr>
          <w:p w14:paraId="21381504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</w:t>
            </w:r>
          </w:p>
        </w:tc>
        <w:tc>
          <w:tcPr>
            <w:tcW w:w="486" w:type="dxa"/>
            <w:shd w:val="clear" w:color="auto" w:fill="D9E2F3"/>
          </w:tcPr>
          <w:p w14:paraId="7F8AFB56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2</w:t>
            </w:r>
          </w:p>
        </w:tc>
        <w:tc>
          <w:tcPr>
            <w:tcW w:w="464" w:type="dxa"/>
            <w:shd w:val="clear" w:color="auto" w:fill="D9E2F3"/>
          </w:tcPr>
          <w:p w14:paraId="11D91DFD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3</w:t>
            </w:r>
          </w:p>
        </w:tc>
        <w:tc>
          <w:tcPr>
            <w:tcW w:w="458" w:type="dxa"/>
            <w:shd w:val="clear" w:color="auto" w:fill="D9E2F3"/>
          </w:tcPr>
          <w:p w14:paraId="51601D3E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4</w:t>
            </w:r>
          </w:p>
        </w:tc>
        <w:tc>
          <w:tcPr>
            <w:tcW w:w="486" w:type="dxa"/>
            <w:shd w:val="clear" w:color="auto" w:fill="D9E2F3"/>
          </w:tcPr>
          <w:p w14:paraId="6F4EC569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5</w:t>
            </w:r>
          </w:p>
        </w:tc>
        <w:tc>
          <w:tcPr>
            <w:tcW w:w="481" w:type="dxa"/>
            <w:shd w:val="clear" w:color="auto" w:fill="D9E2F3"/>
          </w:tcPr>
          <w:p w14:paraId="3BF850F2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6</w:t>
            </w:r>
          </w:p>
        </w:tc>
        <w:tc>
          <w:tcPr>
            <w:tcW w:w="486" w:type="dxa"/>
            <w:shd w:val="clear" w:color="auto" w:fill="D9E2F3"/>
          </w:tcPr>
          <w:p w14:paraId="40461ADF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7</w:t>
            </w:r>
          </w:p>
        </w:tc>
        <w:tc>
          <w:tcPr>
            <w:tcW w:w="600" w:type="dxa"/>
            <w:shd w:val="clear" w:color="auto" w:fill="D9E2F3"/>
          </w:tcPr>
          <w:p w14:paraId="5C81B760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ATS</w:t>
            </w:r>
          </w:p>
        </w:tc>
        <w:tc>
          <w:tcPr>
            <w:tcW w:w="446" w:type="dxa"/>
            <w:shd w:val="clear" w:color="auto" w:fill="D9E2F3"/>
          </w:tcPr>
          <w:p w14:paraId="7764B9F5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8</w:t>
            </w:r>
          </w:p>
        </w:tc>
        <w:tc>
          <w:tcPr>
            <w:tcW w:w="437" w:type="dxa"/>
            <w:shd w:val="clear" w:color="auto" w:fill="D9E2F3"/>
          </w:tcPr>
          <w:p w14:paraId="6E3EF545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9</w:t>
            </w:r>
          </w:p>
        </w:tc>
        <w:tc>
          <w:tcPr>
            <w:tcW w:w="588" w:type="dxa"/>
            <w:shd w:val="clear" w:color="auto" w:fill="D9E2F3"/>
          </w:tcPr>
          <w:p w14:paraId="00544F48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0</w:t>
            </w:r>
          </w:p>
        </w:tc>
        <w:tc>
          <w:tcPr>
            <w:tcW w:w="550" w:type="dxa"/>
            <w:shd w:val="clear" w:color="auto" w:fill="D9E2F3"/>
          </w:tcPr>
          <w:p w14:paraId="3D723055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1</w:t>
            </w:r>
          </w:p>
        </w:tc>
        <w:tc>
          <w:tcPr>
            <w:tcW w:w="548" w:type="dxa"/>
            <w:shd w:val="clear" w:color="auto" w:fill="D9E2F3"/>
          </w:tcPr>
          <w:p w14:paraId="60B5090A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2</w:t>
            </w:r>
          </w:p>
        </w:tc>
        <w:tc>
          <w:tcPr>
            <w:tcW w:w="548" w:type="dxa"/>
            <w:shd w:val="clear" w:color="auto" w:fill="D9E2F3"/>
          </w:tcPr>
          <w:p w14:paraId="1C28BCE5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3</w:t>
            </w:r>
          </w:p>
        </w:tc>
        <w:tc>
          <w:tcPr>
            <w:tcW w:w="550" w:type="dxa"/>
            <w:shd w:val="clear" w:color="auto" w:fill="D9E2F3"/>
          </w:tcPr>
          <w:p w14:paraId="61E3651F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4</w:t>
            </w:r>
          </w:p>
        </w:tc>
        <w:tc>
          <w:tcPr>
            <w:tcW w:w="565" w:type="dxa"/>
            <w:shd w:val="clear" w:color="auto" w:fill="D9E2F3"/>
          </w:tcPr>
          <w:p w14:paraId="6BAB3E7C" w14:textId="77777777" w:rsidR="000708B6" w:rsidRPr="00715FE3" w:rsidRDefault="000708B6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AAS</w:t>
            </w:r>
          </w:p>
        </w:tc>
      </w:tr>
      <w:tr w:rsidR="00715FE3" w:rsidRPr="00715FE3" w14:paraId="3CDF648E" w14:textId="77777777" w:rsidTr="000125AC">
        <w:tc>
          <w:tcPr>
            <w:tcW w:w="1396" w:type="dxa"/>
            <w:shd w:val="clear" w:color="auto" w:fill="D9E2F3"/>
          </w:tcPr>
          <w:p w14:paraId="5BF5EE72" w14:textId="77777777" w:rsidR="000708B6" w:rsidRPr="00715FE3" w:rsidRDefault="000708B6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ujuan Pembelajaran</w:t>
            </w:r>
          </w:p>
        </w:tc>
        <w:tc>
          <w:tcPr>
            <w:tcW w:w="8174" w:type="dxa"/>
            <w:gridSpan w:val="16"/>
            <w:shd w:val="clear" w:color="auto" w:fill="D9E2F3"/>
            <w:vAlign w:val="center"/>
          </w:tcPr>
          <w:p w14:paraId="04C962C9" w14:textId="77777777" w:rsidR="000708B6" w:rsidRPr="00715FE3" w:rsidRDefault="000708B6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 xml:space="preserve">Metode </w:t>
            </w:r>
            <w:proofErr w:type="spellStart"/>
            <w:r w:rsidRPr="00715FE3">
              <w:rPr>
                <w:rFonts w:ascii="Cambria" w:hAnsi="Cambria" w:cs="Arial"/>
                <w:sz w:val="20"/>
                <w:szCs w:val="20"/>
              </w:rPr>
              <w:t>Asesmen</w:t>
            </w:r>
            <w:proofErr w:type="spellEnd"/>
          </w:p>
        </w:tc>
      </w:tr>
      <w:tr w:rsidR="00715FE3" w:rsidRPr="00715FE3" w14:paraId="65F68138" w14:textId="77777777" w:rsidTr="000125AC">
        <w:tc>
          <w:tcPr>
            <w:tcW w:w="1396" w:type="dxa"/>
            <w:shd w:val="clear" w:color="auto" w:fill="auto"/>
          </w:tcPr>
          <w:p w14:paraId="61216384" w14:textId="77777777" w:rsidR="0074536D" w:rsidRPr="00715FE3" w:rsidRDefault="0074536D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</w:t>
            </w:r>
          </w:p>
        </w:tc>
        <w:tc>
          <w:tcPr>
            <w:tcW w:w="487" w:type="dxa"/>
            <w:shd w:val="clear" w:color="auto" w:fill="auto"/>
          </w:tcPr>
          <w:p w14:paraId="58F3A72D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16615C9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5" w:type="dxa"/>
            <w:shd w:val="clear" w:color="auto" w:fill="auto"/>
          </w:tcPr>
          <w:p w14:paraId="3029CE4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3" w:type="dxa"/>
            <w:shd w:val="clear" w:color="auto" w:fill="auto"/>
          </w:tcPr>
          <w:p w14:paraId="4EDAF67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12F404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CC1AAF9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3CC901B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9" w:type="dxa"/>
            <w:vMerge w:val="restart"/>
            <w:shd w:val="clear" w:color="auto" w:fill="FFF2CC"/>
          </w:tcPr>
          <w:p w14:paraId="06540C4C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ATS</w:t>
            </w:r>
            <w:r w:rsidR="000125AC" w:rsidRPr="00715FE3">
              <w:rPr>
                <w:rFonts w:ascii="Cambria" w:hAnsi="Cambria" w:cs="Arial"/>
                <w:sz w:val="20"/>
                <w:szCs w:val="20"/>
              </w:rPr>
              <w:t>, PBL</w:t>
            </w:r>
          </w:p>
        </w:tc>
        <w:tc>
          <w:tcPr>
            <w:tcW w:w="441" w:type="dxa"/>
            <w:shd w:val="clear" w:color="auto" w:fill="auto"/>
          </w:tcPr>
          <w:p w14:paraId="61687D46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009AD31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4EA0684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7ACD469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301A934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0691FFDD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A1183AC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shd w:val="clear" w:color="auto" w:fill="FFF2CC"/>
          </w:tcPr>
          <w:p w14:paraId="7CF534C6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7113DC5D" w14:textId="77777777" w:rsidTr="000125AC">
        <w:tc>
          <w:tcPr>
            <w:tcW w:w="1396" w:type="dxa"/>
            <w:shd w:val="clear" w:color="auto" w:fill="auto"/>
          </w:tcPr>
          <w:p w14:paraId="3CC833C3" w14:textId="77777777" w:rsidR="0074536D" w:rsidRPr="00715FE3" w:rsidRDefault="0074536D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2</w:t>
            </w:r>
          </w:p>
        </w:tc>
        <w:tc>
          <w:tcPr>
            <w:tcW w:w="487" w:type="dxa"/>
            <w:shd w:val="clear" w:color="auto" w:fill="auto"/>
          </w:tcPr>
          <w:p w14:paraId="67768153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84C43EA" w14:textId="77777777" w:rsidR="0074536D" w:rsidRPr="00715FE3" w:rsidRDefault="000125AC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1</w:t>
            </w:r>
          </w:p>
        </w:tc>
        <w:tc>
          <w:tcPr>
            <w:tcW w:w="465" w:type="dxa"/>
            <w:shd w:val="clear" w:color="auto" w:fill="auto"/>
          </w:tcPr>
          <w:p w14:paraId="30D63E0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3" w:type="dxa"/>
            <w:shd w:val="clear" w:color="auto" w:fill="auto"/>
          </w:tcPr>
          <w:p w14:paraId="26165A1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28B5CD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7775127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153780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9" w:type="dxa"/>
            <w:vMerge/>
            <w:shd w:val="clear" w:color="auto" w:fill="FFF2CC"/>
          </w:tcPr>
          <w:p w14:paraId="5A30F2A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22DA7E90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33361821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3D487E3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11E976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2DA28C8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4FF5EF88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8F3221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shd w:val="clear" w:color="auto" w:fill="FFF2CC"/>
          </w:tcPr>
          <w:p w14:paraId="1270164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38992238" w14:textId="77777777" w:rsidTr="000125AC">
        <w:tc>
          <w:tcPr>
            <w:tcW w:w="1396" w:type="dxa"/>
            <w:shd w:val="clear" w:color="auto" w:fill="auto"/>
          </w:tcPr>
          <w:p w14:paraId="21F9C091" w14:textId="77777777" w:rsidR="0074536D" w:rsidRPr="00715FE3" w:rsidRDefault="0074536D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3</w:t>
            </w:r>
          </w:p>
        </w:tc>
        <w:tc>
          <w:tcPr>
            <w:tcW w:w="487" w:type="dxa"/>
            <w:shd w:val="clear" w:color="auto" w:fill="auto"/>
          </w:tcPr>
          <w:p w14:paraId="055D39FE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4868B68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5" w:type="dxa"/>
            <w:shd w:val="clear" w:color="auto" w:fill="auto"/>
          </w:tcPr>
          <w:p w14:paraId="189EEF39" w14:textId="77777777" w:rsidR="0074536D" w:rsidRPr="00715FE3" w:rsidRDefault="000125AC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2</w:t>
            </w:r>
          </w:p>
        </w:tc>
        <w:tc>
          <w:tcPr>
            <w:tcW w:w="463" w:type="dxa"/>
            <w:shd w:val="clear" w:color="auto" w:fill="auto"/>
          </w:tcPr>
          <w:p w14:paraId="244C1A6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169D99D8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37239E5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C7DD27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9" w:type="dxa"/>
            <w:vMerge/>
            <w:shd w:val="clear" w:color="auto" w:fill="FFF2CC"/>
          </w:tcPr>
          <w:p w14:paraId="31FFB97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3A7A8729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099FF89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5910009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55F34485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70988DD6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27863DA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63F92EA0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shd w:val="clear" w:color="auto" w:fill="FFF2CC"/>
          </w:tcPr>
          <w:p w14:paraId="697E97F9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721D633F" w14:textId="77777777" w:rsidTr="000125AC">
        <w:tc>
          <w:tcPr>
            <w:tcW w:w="1396" w:type="dxa"/>
            <w:shd w:val="clear" w:color="auto" w:fill="auto"/>
          </w:tcPr>
          <w:p w14:paraId="65C2945C" w14:textId="77777777" w:rsidR="0074536D" w:rsidRPr="00715FE3" w:rsidRDefault="0074536D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4</w:t>
            </w:r>
          </w:p>
        </w:tc>
        <w:tc>
          <w:tcPr>
            <w:tcW w:w="487" w:type="dxa"/>
            <w:shd w:val="clear" w:color="auto" w:fill="auto"/>
          </w:tcPr>
          <w:p w14:paraId="74C27B5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402A45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5" w:type="dxa"/>
            <w:shd w:val="clear" w:color="auto" w:fill="auto"/>
          </w:tcPr>
          <w:p w14:paraId="5467F253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3" w:type="dxa"/>
            <w:shd w:val="clear" w:color="auto" w:fill="auto"/>
          </w:tcPr>
          <w:p w14:paraId="32C84DFE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964DC12" w14:textId="77777777" w:rsidR="0074536D" w:rsidRPr="00715FE3" w:rsidRDefault="000125AC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3</w:t>
            </w:r>
          </w:p>
        </w:tc>
        <w:tc>
          <w:tcPr>
            <w:tcW w:w="487" w:type="dxa"/>
            <w:shd w:val="clear" w:color="auto" w:fill="auto"/>
          </w:tcPr>
          <w:p w14:paraId="3D5B6D5D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777F65E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9" w:type="dxa"/>
            <w:vMerge/>
            <w:shd w:val="clear" w:color="auto" w:fill="FFF2CC"/>
          </w:tcPr>
          <w:p w14:paraId="6D75E01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5E234FD6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0BBAB17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1436EB3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19EA4D50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4CA4AF9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64F1BA5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8860D5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shd w:val="clear" w:color="auto" w:fill="FFF2CC"/>
          </w:tcPr>
          <w:p w14:paraId="39BBBBB8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3924026C" w14:textId="77777777" w:rsidTr="000125AC">
        <w:tc>
          <w:tcPr>
            <w:tcW w:w="1396" w:type="dxa"/>
            <w:shd w:val="clear" w:color="auto" w:fill="auto"/>
          </w:tcPr>
          <w:p w14:paraId="6C756D2F" w14:textId="77777777" w:rsidR="0074536D" w:rsidRPr="00715FE3" w:rsidRDefault="0074536D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5</w:t>
            </w:r>
          </w:p>
        </w:tc>
        <w:tc>
          <w:tcPr>
            <w:tcW w:w="487" w:type="dxa"/>
            <w:shd w:val="clear" w:color="auto" w:fill="auto"/>
          </w:tcPr>
          <w:p w14:paraId="6FEA834E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12BC4272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5" w:type="dxa"/>
            <w:shd w:val="clear" w:color="auto" w:fill="auto"/>
          </w:tcPr>
          <w:p w14:paraId="5B4DD3AC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3" w:type="dxa"/>
            <w:shd w:val="clear" w:color="auto" w:fill="auto"/>
          </w:tcPr>
          <w:p w14:paraId="53BE5988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487D8D66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13A6577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F76997E" w14:textId="77777777" w:rsidR="0074536D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4</w:t>
            </w:r>
          </w:p>
        </w:tc>
        <w:tc>
          <w:tcPr>
            <w:tcW w:w="559" w:type="dxa"/>
            <w:vMerge/>
            <w:shd w:val="clear" w:color="auto" w:fill="FFF2CC"/>
          </w:tcPr>
          <w:p w14:paraId="33EB5D20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67607342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7A32949F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017C9C50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48568FA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2D191657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367ACC94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2007181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shd w:val="clear" w:color="auto" w:fill="FFF2CC"/>
          </w:tcPr>
          <w:p w14:paraId="4B3486CB" w14:textId="77777777" w:rsidR="0074536D" w:rsidRPr="00715FE3" w:rsidRDefault="0074536D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3801893B" w14:textId="77777777" w:rsidTr="000125AC">
        <w:tc>
          <w:tcPr>
            <w:tcW w:w="1396" w:type="dxa"/>
            <w:shd w:val="clear" w:color="auto" w:fill="auto"/>
          </w:tcPr>
          <w:p w14:paraId="357DB98F" w14:textId="77777777" w:rsidR="007A4E0B" w:rsidRPr="00715FE3" w:rsidRDefault="007A4E0B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6</w:t>
            </w:r>
          </w:p>
        </w:tc>
        <w:tc>
          <w:tcPr>
            <w:tcW w:w="487" w:type="dxa"/>
            <w:shd w:val="clear" w:color="auto" w:fill="auto"/>
          </w:tcPr>
          <w:p w14:paraId="3344720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3D635A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5" w:type="dxa"/>
            <w:shd w:val="clear" w:color="auto" w:fill="auto"/>
          </w:tcPr>
          <w:p w14:paraId="2BD6193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3" w:type="dxa"/>
            <w:shd w:val="clear" w:color="auto" w:fill="auto"/>
          </w:tcPr>
          <w:p w14:paraId="4F925E5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3D3A507A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012E317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7" w:type="dxa"/>
            <w:shd w:val="clear" w:color="auto" w:fill="auto"/>
          </w:tcPr>
          <w:p w14:paraId="642D41BA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9" w:type="dxa"/>
            <w:shd w:val="clear" w:color="auto" w:fill="FFF2CC"/>
          </w:tcPr>
          <w:p w14:paraId="373F7B0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1" w:type="dxa"/>
            <w:shd w:val="clear" w:color="auto" w:fill="auto"/>
          </w:tcPr>
          <w:p w14:paraId="1960780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5</w:t>
            </w:r>
          </w:p>
        </w:tc>
        <w:tc>
          <w:tcPr>
            <w:tcW w:w="441" w:type="dxa"/>
            <w:shd w:val="clear" w:color="auto" w:fill="auto"/>
          </w:tcPr>
          <w:p w14:paraId="24E9FB11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93" w:type="dxa"/>
            <w:shd w:val="clear" w:color="auto" w:fill="auto"/>
          </w:tcPr>
          <w:p w14:paraId="3F517013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32456BE2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2C4894E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2" w:type="dxa"/>
            <w:shd w:val="clear" w:color="auto" w:fill="auto"/>
          </w:tcPr>
          <w:p w14:paraId="7785D0B6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4" w:type="dxa"/>
            <w:shd w:val="clear" w:color="auto" w:fill="auto"/>
          </w:tcPr>
          <w:p w14:paraId="63A4D20C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vMerge w:val="restart"/>
            <w:shd w:val="clear" w:color="auto" w:fill="FFF2CC"/>
          </w:tcPr>
          <w:p w14:paraId="451B00F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AAS, PBL</w:t>
            </w:r>
          </w:p>
        </w:tc>
      </w:tr>
      <w:tr w:rsidR="00715FE3" w:rsidRPr="00715FE3" w14:paraId="390D5653" w14:textId="77777777" w:rsidTr="007A4E0B">
        <w:tc>
          <w:tcPr>
            <w:tcW w:w="1396" w:type="dxa"/>
            <w:shd w:val="clear" w:color="auto" w:fill="auto"/>
          </w:tcPr>
          <w:p w14:paraId="2DFA736D" w14:textId="77777777" w:rsidR="007A4E0B" w:rsidRPr="00715FE3" w:rsidRDefault="007A4E0B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7</w:t>
            </w:r>
          </w:p>
        </w:tc>
        <w:tc>
          <w:tcPr>
            <w:tcW w:w="481" w:type="dxa"/>
            <w:shd w:val="clear" w:color="auto" w:fill="auto"/>
          </w:tcPr>
          <w:p w14:paraId="7C2AF203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16935FF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4" w:type="dxa"/>
            <w:shd w:val="clear" w:color="auto" w:fill="auto"/>
          </w:tcPr>
          <w:p w14:paraId="2ED65357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14:paraId="6F47EFB1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35C35742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1" w:type="dxa"/>
            <w:shd w:val="clear" w:color="auto" w:fill="auto"/>
          </w:tcPr>
          <w:p w14:paraId="21F73F7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254B875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600" w:type="dxa"/>
            <w:shd w:val="clear" w:color="auto" w:fill="FFF2CC"/>
          </w:tcPr>
          <w:p w14:paraId="5D92C6E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</w:tcPr>
          <w:p w14:paraId="62E65B25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37" w:type="dxa"/>
            <w:shd w:val="clear" w:color="auto" w:fill="auto"/>
          </w:tcPr>
          <w:p w14:paraId="3A438D9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88" w:type="dxa"/>
            <w:shd w:val="clear" w:color="auto" w:fill="auto"/>
          </w:tcPr>
          <w:p w14:paraId="4C9C541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2453D07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6</w:t>
            </w:r>
          </w:p>
        </w:tc>
        <w:tc>
          <w:tcPr>
            <w:tcW w:w="548" w:type="dxa"/>
            <w:shd w:val="clear" w:color="auto" w:fill="auto"/>
          </w:tcPr>
          <w:p w14:paraId="3E70A58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028B903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3F27D20A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vMerge/>
            <w:shd w:val="clear" w:color="auto" w:fill="FFF2CC"/>
          </w:tcPr>
          <w:p w14:paraId="75B1977C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02080A5B" w14:textId="77777777" w:rsidTr="007A4E0B">
        <w:tc>
          <w:tcPr>
            <w:tcW w:w="1396" w:type="dxa"/>
            <w:shd w:val="clear" w:color="auto" w:fill="auto"/>
          </w:tcPr>
          <w:p w14:paraId="4FB585BE" w14:textId="77777777" w:rsidR="007A4E0B" w:rsidRPr="00715FE3" w:rsidRDefault="007A4E0B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8</w:t>
            </w:r>
          </w:p>
        </w:tc>
        <w:tc>
          <w:tcPr>
            <w:tcW w:w="481" w:type="dxa"/>
            <w:shd w:val="clear" w:color="auto" w:fill="auto"/>
          </w:tcPr>
          <w:p w14:paraId="01D8B0D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71047095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4" w:type="dxa"/>
            <w:shd w:val="clear" w:color="auto" w:fill="auto"/>
          </w:tcPr>
          <w:p w14:paraId="525FED7B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14:paraId="45266113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6C66E42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1" w:type="dxa"/>
            <w:shd w:val="clear" w:color="auto" w:fill="auto"/>
          </w:tcPr>
          <w:p w14:paraId="424A91B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41C5F213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600" w:type="dxa"/>
            <w:shd w:val="clear" w:color="auto" w:fill="FFF2CC"/>
          </w:tcPr>
          <w:p w14:paraId="61E4AAC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</w:tcPr>
          <w:p w14:paraId="1C777E8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37" w:type="dxa"/>
            <w:shd w:val="clear" w:color="auto" w:fill="auto"/>
          </w:tcPr>
          <w:p w14:paraId="2F3D3D9C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88" w:type="dxa"/>
            <w:shd w:val="clear" w:color="auto" w:fill="auto"/>
          </w:tcPr>
          <w:p w14:paraId="5B71513A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254609D2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0AF3786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T7</w:t>
            </w:r>
          </w:p>
        </w:tc>
        <w:tc>
          <w:tcPr>
            <w:tcW w:w="548" w:type="dxa"/>
            <w:shd w:val="clear" w:color="auto" w:fill="auto"/>
          </w:tcPr>
          <w:p w14:paraId="395F13AF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0F82FB9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vMerge/>
            <w:shd w:val="clear" w:color="auto" w:fill="FFF2CC"/>
          </w:tcPr>
          <w:p w14:paraId="2EFB841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70D61430" w14:textId="77777777" w:rsidTr="007A4E0B">
        <w:tc>
          <w:tcPr>
            <w:tcW w:w="1396" w:type="dxa"/>
            <w:shd w:val="clear" w:color="auto" w:fill="auto"/>
          </w:tcPr>
          <w:p w14:paraId="0981F2EB" w14:textId="77777777" w:rsidR="007A4E0B" w:rsidRPr="00715FE3" w:rsidRDefault="007A4E0B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9</w:t>
            </w:r>
          </w:p>
        </w:tc>
        <w:tc>
          <w:tcPr>
            <w:tcW w:w="481" w:type="dxa"/>
            <w:shd w:val="clear" w:color="auto" w:fill="auto"/>
          </w:tcPr>
          <w:p w14:paraId="5950DB2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0DF3E6A3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4" w:type="dxa"/>
            <w:shd w:val="clear" w:color="auto" w:fill="auto"/>
          </w:tcPr>
          <w:p w14:paraId="60E3BB5A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14:paraId="1B97581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181C4A5F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1" w:type="dxa"/>
            <w:shd w:val="clear" w:color="auto" w:fill="auto"/>
          </w:tcPr>
          <w:p w14:paraId="105DDF5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7C4D518F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600" w:type="dxa"/>
            <w:shd w:val="clear" w:color="auto" w:fill="FFF2CC"/>
          </w:tcPr>
          <w:p w14:paraId="3D3ED60F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</w:tcPr>
          <w:p w14:paraId="2EA6C1B6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37" w:type="dxa"/>
            <w:shd w:val="clear" w:color="auto" w:fill="auto"/>
          </w:tcPr>
          <w:p w14:paraId="4E6228CD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88" w:type="dxa"/>
            <w:shd w:val="clear" w:color="auto" w:fill="auto"/>
          </w:tcPr>
          <w:p w14:paraId="26C41777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4BC505A6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60768DD7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3F2C5775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232401F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vMerge/>
            <w:shd w:val="clear" w:color="auto" w:fill="FFF2CC"/>
          </w:tcPr>
          <w:p w14:paraId="376D22A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  <w:tr w:rsidR="00715FE3" w:rsidRPr="00715FE3" w14:paraId="79632910" w14:textId="77777777" w:rsidTr="007A4E0B">
        <w:tc>
          <w:tcPr>
            <w:tcW w:w="1396" w:type="dxa"/>
            <w:shd w:val="clear" w:color="auto" w:fill="auto"/>
          </w:tcPr>
          <w:p w14:paraId="5FD15AE4" w14:textId="77777777" w:rsidR="007A4E0B" w:rsidRPr="00715FE3" w:rsidRDefault="007A4E0B" w:rsidP="0006607D">
            <w:pPr>
              <w:tabs>
                <w:tab w:val="left" w:pos="567"/>
              </w:tabs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0</w:t>
            </w:r>
          </w:p>
        </w:tc>
        <w:tc>
          <w:tcPr>
            <w:tcW w:w="481" w:type="dxa"/>
            <w:shd w:val="clear" w:color="auto" w:fill="auto"/>
          </w:tcPr>
          <w:p w14:paraId="7D98B491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6654136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64" w:type="dxa"/>
            <w:shd w:val="clear" w:color="auto" w:fill="auto"/>
          </w:tcPr>
          <w:p w14:paraId="4279A35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58" w:type="dxa"/>
            <w:shd w:val="clear" w:color="auto" w:fill="auto"/>
          </w:tcPr>
          <w:p w14:paraId="4F7C5F01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715582C0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1" w:type="dxa"/>
            <w:shd w:val="clear" w:color="auto" w:fill="auto"/>
          </w:tcPr>
          <w:p w14:paraId="7885F456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86" w:type="dxa"/>
            <w:shd w:val="clear" w:color="auto" w:fill="auto"/>
          </w:tcPr>
          <w:p w14:paraId="45FB795C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600" w:type="dxa"/>
            <w:shd w:val="clear" w:color="auto" w:fill="FFF2CC"/>
          </w:tcPr>
          <w:p w14:paraId="5B6B8A7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46" w:type="dxa"/>
            <w:shd w:val="clear" w:color="auto" w:fill="auto"/>
          </w:tcPr>
          <w:p w14:paraId="47AC2BCF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437" w:type="dxa"/>
            <w:shd w:val="clear" w:color="auto" w:fill="auto"/>
          </w:tcPr>
          <w:p w14:paraId="3319749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88" w:type="dxa"/>
            <w:shd w:val="clear" w:color="auto" w:fill="auto"/>
          </w:tcPr>
          <w:p w14:paraId="729AE799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3BB3C681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7AD30852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48" w:type="dxa"/>
            <w:shd w:val="clear" w:color="auto" w:fill="auto"/>
          </w:tcPr>
          <w:p w14:paraId="0CF31A3E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50" w:type="dxa"/>
            <w:shd w:val="clear" w:color="auto" w:fill="auto"/>
          </w:tcPr>
          <w:p w14:paraId="65427817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  <w:tc>
          <w:tcPr>
            <w:tcW w:w="565" w:type="dxa"/>
            <w:vMerge/>
            <w:shd w:val="clear" w:color="auto" w:fill="FFF2CC"/>
          </w:tcPr>
          <w:p w14:paraId="4205F3B4" w14:textId="77777777" w:rsidR="007A4E0B" w:rsidRPr="00715FE3" w:rsidRDefault="007A4E0B" w:rsidP="0006607D">
            <w:pPr>
              <w:tabs>
                <w:tab w:val="left" w:pos="567"/>
              </w:tabs>
              <w:jc w:val="both"/>
              <w:rPr>
                <w:rFonts w:ascii="Cambria" w:hAnsi="Cambria" w:cs="Arial"/>
                <w:sz w:val="20"/>
                <w:szCs w:val="20"/>
              </w:rPr>
            </w:pPr>
          </w:p>
        </w:tc>
      </w:tr>
    </w:tbl>
    <w:p w14:paraId="6C2B417F" w14:textId="77777777" w:rsidR="000708B6" w:rsidRPr="00715FE3" w:rsidRDefault="000708B6" w:rsidP="000708B6">
      <w:pPr>
        <w:tabs>
          <w:tab w:val="left" w:pos="567"/>
        </w:tabs>
        <w:ind w:left="561"/>
        <w:jc w:val="both"/>
        <w:rPr>
          <w:rFonts w:ascii="Cambria" w:hAnsi="Cambria" w:cs="Arial"/>
          <w:sz w:val="20"/>
          <w:szCs w:val="20"/>
        </w:rPr>
      </w:pPr>
    </w:p>
    <w:p w14:paraId="527C9A8C" w14:textId="77777777" w:rsidR="000708B6" w:rsidRPr="00715FE3" w:rsidRDefault="000708B6" w:rsidP="000708B6">
      <w:pPr>
        <w:tabs>
          <w:tab w:val="left" w:pos="567"/>
        </w:tabs>
        <w:ind w:left="561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</w:rPr>
        <w:t>Keterangan</w:t>
      </w:r>
      <w:proofErr w:type="spellEnd"/>
      <w:r w:rsidRPr="00715FE3">
        <w:rPr>
          <w:rFonts w:ascii="Cambria" w:hAnsi="Cambria" w:cs="Arial"/>
          <w:sz w:val="20"/>
          <w:szCs w:val="20"/>
        </w:rPr>
        <w:t>:</w:t>
      </w:r>
    </w:p>
    <w:p w14:paraId="1141DEFA" w14:textId="77777777" w:rsidR="000708B6" w:rsidRPr="00715FE3" w:rsidRDefault="000708B6" w:rsidP="000708B6">
      <w:pPr>
        <w:tabs>
          <w:tab w:val="left" w:pos="1162"/>
          <w:tab w:val="left" w:pos="1843"/>
        </w:tabs>
        <w:rPr>
          <w:rFonts w:ascii="Cambria" w:hAnsi="Cambria"/>
          <w:sz w:val="20"/>
          <w:szCs w:val="20"/>
          <w:lang w:eastAsia="en-US"/>
        </w:rPr>
      </w:pPr>
      <w:r w:rsidRPr="00715FE3">
        <w:rPr>
          <w:rFonts w:ascii="Cambria" w:hAnsi="Cambria"/>
          <w:sz w:val="20"/>
          <w:szCs w:val="20"/>
          <w:lang w:val="id-ID" w:eastAsia="en-US"/>
        </w:rPr>
        <w:tab/>
      </w:r>
      <w:r w:rsidRPr="00715FE3">
        <w:rPr>
          <w:rFonts w:ascii="Cambria" w:hAnsi="Cambria"/>
          <w:sz w:val="20"/>
          <w:szCs w:val="20"/>
          <w:lang w:eastAsia="en-US"/>
        </w:rPr>
        <w:t>T</w:t>
      </w:r>
      <w:r w:rsidRPr="00715FE3">
        <w:rPr>
          <w:rFonts w:ascii="Cambria" w:hAnsi="Cambria"/>
          <w:sz w:val="20"/>
          <w:szCs w:val="20"/>
          <w:lang w:eastAsia="en-US"/>
        </w:rPr>
        <w:tab/>
        <w:t xml:space="preserve">: </w:t>
      </w:r>
      <w:proofErr w:type="spellStart"/>
      <w:r w:rsidRPr="00715FE3">
        <w:rPr>
          <w:rFonts w:ascii="Cambria" w:hAnsi="Cambria"/>
          <w:sz w:val="20"/>
          <w:szCs w:val="20"/>
          <w:lang w:eastAsia="en-US"/>
        </w:rPr>
        <w:t>Tugas</w:t>
      </w:r>
      <w:proofErr w:type="spellEnd"/>
    </w:p>
    <w:p w14:paraId="2713E8CD" w14:textId="77777777" w:rsidR="007A4E0B" w:rsidRPr="00715FE3" w:rsidRDefault="000708B6" w:rsidP="004F3111">
      <w:pPr>
        <w:tabs>
          <w:tab w:val="left" w:pos="1162"/>
          <w:tab w:val="left" w:pos="1843"/>
        </w:tabs>
        <w:rPr>
          <w:rFonts w:ascii="Cambria" w:hAnsi="Cambria"/>
          <w:sz w:val="20"/>
          <w:szCs w:val="20"/>
          <w:lang w:eastAsia="en-US"/>
        </w:rPr>
      </w:pPr>
      <w:r w:rsidRPr="00715FE3">
        <w:rPr>
          <w:rFonts w:ascii="Cambria" w:hAnsi="Cambria"/>
          <w:sz w:val="20"/>
          <w:szCs w:val="20"/>
          <w:lang w:val="id-ID" w:eastAsia="en-US"/>
        </w:rPr>
        <w:tab/>
      </w:r>
      <w:r w:rsidR="007A4E0B" w:rsidRPr="00715FE3">
        <w:rPr>
          <w:rFonts w:ascii="Cambria" w:hAnsi="Cambria"/>
          <w:sz w:val="20"/>
          <w:szCs w:val="20"/>
          <w:lang w:eastAsia="en-US"/>
        </w:rPr>
        <w:t>PBL</w:t>
      </w:r>
      <w:r w:rsidR="007A4E0B" w:rsidRPr="00715FE3">
        <w:rPr>
          <w:rFonts w:ascii="Cambria" w:hAnsi="Cambria"/>
          <w:sz w:val="20"/>
          <w:szCs w:val="20"/>
          <w:lang w:eastAsia="en-US"/>
        </w:rPr>
        <w:tab/>
        <w:t>: Project Based Learning</w:t>
      </w:r>
    </w:p>
    <w:p w14:paraId="41D6BAFE" w14:textId="77777777" w:rsidR="000708B6" w:rsidRPr="00715FE3" w:rsidRDefault="000708B6" w:rsidP="000708B6">
      <w:pPr>
        <w:tabs>
          <w:tab w:val="left" w:pos="1162"/>
          <w:tab w:val="left" w:pos="1843"/>
        </w:tabs>
        <w:rPr>
          <w:rFonts w:ascii="Cambria" w:hAnsi="Cambria"/>
          <w:sz w:val="20"/>
          <w:szCs w:val="20"/>
          <w:lang w:eastAsia="en-US"/>
        </w:rPr>
      </w:pPr>
      <w:r w:rsidRPr="00715FE3">
        <w:rPr>
          <w:rFonts w:ascii="Cambria" w:hAnsi="Cambria"/>
          <w:sz w:val="20"/>
          <w:szCs w:val="20"/>
          <w:lang w:eastAsia="en-US"/>
        </w:rPr>
        <w:tab/>
        <w:t>ATS</w:t>
      </w:r>
      <w:r w:rsidRPr="00715FE3">
        <w:rPr>
          <w:rFonts w:ascii="Cambria" w:hAnsi="Cambria"/>
          <w:sz w:val="20"/>
          <w:szCs w:val="20"/>
          <w:lang w:eastAsia="en-US"/>
        </w:rPr>
        <w:tab/>
        <w:t xml:space="preserve">: </w:t>
      </w:r>
      <w:proofErr w:type="spellStart"/>
      <w:r w:rsidRPr="00715FE3">
        <w:rPr>
          <w:rFonts w:ascii="Cambria" w:hAnsi="Cambria"/>
          <w:sz w:val="20"/>
          <w:szCs w:val="20"/>
          <w:lang w:eastAsia="en-US"/>
        </w:rPr>
        <w:t>Asesmen</w:t>
      </w:r>
      <w:proofErr w:type="spellEnd"/>
      <w:r w:rsidRPr="00715FE3">
        <w:rPr>
          <w:rFonts w:ascii="Cambria" w:hAnsi="Cambria"/>
          <w:sz w:val="20"/>
          <w:szCs w:val="20"/>
          <w:lang w:eastAsia="en-US"/>
        </w:rPr>
        <w:t xml:space="preserve"> Tengah Semester</w:t>
      </w:r>
    </w:p>
    <w:p w14:paraId="65D076CA" w14:textId="77777777" w:rsidR="000708B6" w:rsidRPr="00715FE3" w:rsidRDefault="000708B6" w:rsidP="0014139D">
      <w:pPr>
        <w:tabs>
          <w:tab w:val="left" w:pos="1162"/>
          <w:tab w:val="left" w:pos="1843"/>
        </w:tabs>
        <w:rPr>
          <w:rFonts w:ascii="Cambria" w:hAnsi="Cambria"/>
          <w:sz w:val="20"/>
          <w:szCs w:val="20"/>
          <w:lang w:eastAsia="en-US"/>
        </w:rPr>
      </w:pPr>
      <w:r w:rsidRPr="00715FE3">
        <w:rPr>
          <w:rFonts w:ascii="Cambria" w:hAnsi="Cambria"/>
          <w:sz w:val="20"/>
          <w:szCs w:val="20"/>
          <w:lang w:eastAsia="en-US"/>
        </w:rPr>
        <w:tab/>
        <w:t>AAS</w:t>
      </w:r>
      <w:r w:rsidRPr="00715FE3">
        <w:rPr>
          <w:rFonts w:ascii="Cambria" w:hAnsi="Cambria"/>
          <w:sz w:val="20"/>
          <w:szCs w:val="20"/>
          <w:lang w:eastAsia="en-US"/>
        </w:rPr>
        <w:tab/>
        <w:t xml:space="preserve">: </w:t>
      </w:r>
      <w:proofErr w:type="spellStart"/>
      <w:r w:rsidRPr="00715FE3">
        <w:rPr>
          <w:rFonts w:ascii="Cambria" w:hAnsi="Cambria"/>
          <w:sz w:val="20"/>
          <w:szCs w:val="20"/>
          <w:lang w:eastAsia="en-US"/>
        </w:rPr>
        <w:t>Asesmen</w:t>
      </w:r>
      <w:proofErr w:type="spellEnd"/>
      <w:r w:rsidRPr="00715FE3">
        <w:rPr>
          <w:rFonts w:ascii="Cambria" w:hAnsi="Cambria"/>
          <w:sz w:val="20"/>
          <w:szCs w:val="20"/>
          <w:lang w:eastAsia="en-US"/>
        </w:rPr>
        <w:t xml:space="preserve"> Akhir Semester</w:t>
      </w:r>
    </w:p>
    <w:p w14:paraId="096A1F65" w14:textId="77777777" w:rsidR="0014139D" w:rsidRPr="00715FE3" w:rsidRDefault="0014139D" w:rsidP="0014139D">
      <w:pPr>
        <w:tabs>
          <w:tab w:val="left" w:pos="1162"/>
          <w:tab w:val="left" w:pos="1843"/>
        </w:tabs>
        <w:rPr>
          <w:rFonts w:ascii="Cambria" w:hAnsi="Cambria" w:cs="Arial"/>
          <w:b/>
          <w:bCs/>
          <w:sz w:val="20"/>
          <w:szCs w:val="20"/>
        </w:rPr>
      </w:pPr>
    </w:p>
    <w:p w14:paraId="47430A68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>SARANA, PRASARANA DAN PERALATAN PENUNJANG PRAKTIK/PRAKTIKUM/PROYEK</w:t>
      </w:r>
    </w:p>
    <w:tbl>
      <w:tblPr>
        <w:tblW w:w="4592" w:type="pct"/>
        <w:tblInd w:w="6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22"/>
        <w:gridCol w:w="6891"/>
        <w:gridCol w:w="1736"/>
      </w:tblGrid>
      <w:tr w:rsidR="00715FE3" w:rsidRPr="00715FE3" w14:paraId="76566C1C" w14:textId="77777777" w:rsidTr="00417BC4">
        <w:trPr>
          <w:trHeight w:val="431"/>
        </w:trPr>
        <w:tc>
          <w:tcPr>
            <w:tcW w:w="285" w:type="pct"/>
            <w:shd w:val="clear" w:color="auto" w:fill="auto"/>
          </w:tcPr>
          <w:p w14:paraId="71F311C4" w14:textId="77777777" w:rsidR="002F3ADC" w:rsidRPr="00715FE3" w:rsidRDefault="002F3ADC" w:rsidP="00417BC4">
            <w:pPr>
              <w:spacing w:line="276" w:lineRule="auto"/>
              <w:jc w:val="center"/>
              <w:rPr>
                <w:rFonts w:ascii="Cambria" w:hAnsi="Cambria" w:cs="Arial"/>
                <w:b/>
                <w:bCs/>
                <w:sz w:val="20"/>
                <w:szCs w:val="20"/>
              </w:rPr>
            </w:pPr>
            <w:r w:rsidRPr="00715FE3">
              <w:rPr>
                <w:rFonts w:ascii="Cambria" w:hAnsi="Cambria" w:cs="Arial"/>
                <w:b/>
                <w:bCs/>
                <w:sz w:val="20"/>
                <w:szCs w:val="20"/>
              </w:rPr>
              <w:t>No.</w:t>
            </w:r>
          </w:p>
        </w:tc>
        <w:tc>
          <w:tcPr>
            <w:tcW w:w="3766" w:type="pct"/>
            <w:shd w:val="clear" w:color="auto" w:fill="auto"/>
          </w:tcPr>
          <w:p w14:paraId="14FD922E" w14:textId="77777777" w:rsidR="002F3ADC" w:rsidRPr="00715FE3" w:rsidRDefault="002F3ADC" w:rsidP="00417BC4">
            <w:pPr>
              <w:spacing w:line="276" w:lineRule="auto"/>
              <w:jc w:val="center"/>
              <w:rPr>
                <w:rFonts w:ascii="Cambria" w:hAnsi="Cambria" w:cs="Arial"/>
                <w:b/>
                <w:bCs/>
                <w:sz w:val="20"/>
                <w:szCs w:val="20"/>
              </w:rPr>
            </w:pPr>
            <w:r w:rsidRPr="00715FE3">
              <w:rPr>
                <w:rFonts w:ascii="Cambria" w:hAnsi="Cambria" w:cs="Arial"/>
                <w:b/>
                <w:bCs/>
                <w:sz w:val="20"/>
                <w:szCs w:val="20"/>
              </w:rPr>
              <w:t>Nama Sarana</w:t>
            </w:r>
          </w:p>
        </w:tc>
        <w:tc>
          <w:tcPr>
            <w:tcW w:w="949" w:type="pct"/>
            <w:shd w:val="clear" w:color="auto" w:fill="auto"/>
          </w:tcPr>
          <w:p w14:paraId="5EDD997E" w14:textId="77777777" w:rsidR="002F3ADC" w:rsidRPr="00715FE3" w:rsidRDefault="002F3ADC" w:rsidP="00417BC4">
            <w:pPr>
              <w:spacing w:line="276" w:lineRule="auto"/>
              <w:jc w:val="center"/>
              <w:rPr>
                <w:rFonts w:ascii="Cambria" w:hAnsi="Cambria" w:cs="Arial"/>
                <w:b/>
                <w:bCs/>
                <w:sz w:val="20"/>
                <w:szCs w:val="20"/>
              </w:rPr>
            </w:pPr>
            <w:proofErr w:type="spellStart"/>
            <w:r w:rsidRPr="00715FE3">
              <w:rPr>
                <w:rFonts w:ascii="Cambria" w:hAnsi="Cambria" w:cs="Arial"/>
                <w:b/>
                <w:bCs/>
                <w:sz w:val="20"/>
                <w:szCs w:val="20"/>
              </w:rPr>
              <w:t>Jumlah</w:t>
            </w:r>
            <w:proofErr w:type="spellEnd"/>
            <w:r w:rsidRPr="00715FE3">
              <w:rPr>
                <w:rFonts w:ascii="Cambria" w:hAnsi="Cambria" w:cs="Arial"/>
                <w:b/>
                <w:bCs/>
                <w:sz w:val="20"/>
                <w:szCs w:val="20"/>
              </w:rPr>
              <w:t xml:space="preserve"> (Unit)</w:t>
            </w:r>
          </w:p>
        </w:tc>
      </w:tr>
      <w:tr w:rsidR="002F3ADC" w:rsidRPr="00715FE3" w14:paraId="00395410" w14:textId="77777777" w:rsidTr="00417BC4">
        <w:tc>
          <w:tcPr>
            <w:tcW w:w="285" w:type="pct"/>
            <w:shd w:val="clear" w:color="auto" w:fill="auto"/>
          </w:tcPr>
          <w:p w14:paraId="6C7E593E" w14:textId="77777777" w:rsidR="002F3ADC" w:rsidRPr="00715FE3" w:rsidRDefault="002F3ADC" w:rsidP="00417BC4">
            <w:pPr>
              <w:spacing w:line="276" w:lineRule="auto"/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</w:t>
            </w:r>
          </w:p>
        </w:tc>
        <w:tc>
          <w:tcPr>
            <w:tcW w:w="3766" w:type="pct"/>
            <w:shd w:val="clear" w:color="auto" w:fill="auto"/>
          </w:tcPr>
          <w:p w14:paraId="46328F17" w14:textId="77777777" w:rsidR="002F3ADC" w:rsidRPr="00715FE3" w:rsidRDefault="002F3ADC" w:rsidP="00417BC4">
            <w:pPr>
              <w:spacing w:line="276" w:lineRule="auto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sz w:val="20"/>
                <w:szCs w:val="20"/>
              </w:rPr>
              <w:t>Zoom Premium</w:t>
            </w:r>
          </w:p>
        </w:tc>
        <w:tc>
          <w:tcPr>
            <w:tcW w:w="949" w:type="pct"/>
            <w:shd w:val="clear" w:color="auto" w:fill="auto"/>
          </w:tcPr>
          <w:p w14:paraId="1CA85108" w14:textId="77777777" w:rsidR="002F3ADC" w:rsidRPr="00715FE3" w:rsidRDefault="002F3ADC" w:rsidP="00417BC4">
            <w:pPr>
              <w:spacing w:line="276" w:lineRule="auto"/>
              <w:jc w:val="center"/>
              <w:rPr>
                <w:rFonts w:ascii="Cambria" w:hAnsi="Cambria" w:cs="Arial"/>
                <w:sz w:val="20"/>
                <w:szCs w:val="20"/>
              </w:rPr>
            </w:pPr>
            <w:r w:rsidRPr="00715FE3">
              <w:rPr>
                <w:rFonts w:ascii="Cambria" w:hAnsi="Cambria" w:cs="Arial"/>
                <w:sz w:val="20"/>
                <w:szCs w:val="20"/>
              </w:rPr>
              <w:t>1</w:t>
            </w:r>
          </w:p>
        </w:tc>
      </w:tr>
    </w:tbl>
    <w:p w14:paraId="325A871C" w14:textId="77777777" w:rsidR="00542AF9" w:rsidRPr="00715FE3" w:rsidRDefault="00542AF9" w:rsidP="00542AF9">
      <w:pPr>
        <w:rPr>
          <w:lang w:val="id-ID"/>
        </w:rPr>
      </w:pPr>
    </w:p>
    <w:p w14:paraId="55FE17D6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>KRITERIA PENILAIAN</w:t>
      </w:r>
    </w:p>
    <w:p w14:paraId="0FE54CBB" w14:textId="77777777" w:rsidR="000708B6" w:rsidRPr="00715FE3" w:rsidRDefault="000708B6" w:rsidP="000708B6">
      <w:pPr>
        <w:ind w:left="567" w:hanging="6"/>
        <w:jc w:val="both"/>
        <w:rPr>
          <w:rFonts w:ascii="Cambria" w:hAnsi="Cambria" w:cs="Arial"/>
          <w:iCs/>
          <w:sz w:val="20"/>
          <w:szCs w:val="20"/>
        </w:rPr>
      </w:pPr>
      <w:r w:rsidRPr="00715FE3">
        <w:rPr>
          <w:rFonts w:ascii="Cambria" w:hAnsi="Cambria" w:cs="Arial"/>
          <w:iCs/>
          <w:sz w:val="20"/>
          <w:szCs w:val="20"/>
        </w:rPr>
        <w:t xml:space="preserve">Hasil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pembelajar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ak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dinilai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menggunak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kriteria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sesuai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peraturan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akademik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yang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berlaku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di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Politeknik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 xml:space="preserve"> Negeri Batam, </w:t>
      </w:r>
      <w:proofErr w:type="spellStart"/>
      <w:r w:rsidRPr="00715FE3">
        <w:rPr>
          <w:rFonts w:ascii="Cambria" w:hAnsi="Cambria" w:cs="Arial"/>
          <w:iCs/>
          <w:sz w:val="20"/>
          <w:szCs w:val="20"/>
        </w:rPr>
        <w:t>yaitu</w:t>
      </w:r>
      <w:proofErr w:type="spellEnd"/>
      <w:r w:rsidRPr="00715FE3">
        <w:rPr>
          <w:rFonts w:ascii="Cambria" w:hAnsi="Cambria" w:cs="Arial"/>
          <w:iCs/>
          <w:sz w:val="20"/>
          <w:szCs w:val="20"/>
        </w:rPr>
        <w:t>:</w:t>
      </w:r>
    </w:p>
    <w:p w14:paraId="6ABD4932" w14:textId="77777777" w:rsidR="000708B6" w:rsidRPr="00715FE3" w:rsidRDefault="000708B6" w:rsidP="000708B6">
      <w:pPr>
        <w:ind w:left="567" w:hanging="6"/>
        <w:jc w:val="both"/>
        <w:rPr>
          <w:rFonts w:ascii="Cambria" w:hAnsi="Cambria" w:cs="Arial"/>
          <w:iCs/>
          <w:sz w:val="20"/>
          <w:szCs w:val="20"/>
        </w:rPr>
      </w:pPr>
    </w:p>
    <w:tbl>
      <w:tblPr>
        <w:tblW w:w="3534" w:type="dxa"/>
        <w:jc w:val="center"/>
        <w:tblLayout w:type="fixed"/>
        <w:tblLook w:val="0000" w:firstRow="0" w:lastRow="0" w:firstColumn="0" w:lastColumn="0" w:noHBand="0" w:noVBand="0"/>
      </w:tblPr>
      <w:tblGrid>
        <w:gridCol w:w="1767"/>
        <w:gridCol w:w="1767"/>
      </w:tblGrid>
      <w:tr w:rsidR="00715FE3" w:rsidRPr="00715FE3" w14:paraId="0E8DDDC1" w14:textId="77777777" w:rsidTr="0006607D">
        <w:trPr>
          <w:jc w:val="center"/>
        </w:trPr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</w:tcPr>
          <w:p w14:paraId="7AADE3E5" w14:textId="77777777" w:rsidR="000708B6" w:rsidRPr="00715FE3" w:rsidRDefault="000708B6" w:rsidP="0006607D">
            <w:pPr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 xml:space="preserve">Nilai </w:t>
            </w:r>
            <w:proofErr w:type="spellStart"/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angka</w:t>
            </w:r>
            <w:proofErr w:type="spellEnd"/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  <w:shd w:val="clear" w:color="auto" w:fill="F2F2F2"/>
          </w:tcPr>
          <w:p w14:paraId="7C0CB522" w14:textId="77777777" w:rsidR="000708B6" w:rsidRPr="00715FE3" w:rsidRDefault="000708B6" w:rsidP="0006607D">
            <w:pPr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 xml:space="preserve">Nilai </w:t>
            </w:r>
            <w:proofErr w:type="spellStart"/>
            <w:r w:rsidRPr="00715FE3">
              <w:rPr>
                <w:rFonts w:ascii="Cambria" w:hAnsi="Cambria" w:cs="Arial"/>
                <w:iCs/>
                <w:sz w:val="20"/>
                <w:szCs w:val="20"/>
              </w:rPr>
              <w:t>Huruf</w:t>
            </w:r>
            <w:proofErr w:type="spellEnd"/>
          </w:p>
        </w:tc>
      </w:tr>
      <w:tr w:rsidR="00715FE3" w:rsidRPr="00715FE3" w14:paraId="0FEB60C6" w14:textId="77777777" w:rsidTr="0006607D">
        <w:trPr>
          <w:jc w:val="center"/>
        </w:trPr>
        <w:tc>
          <w:tcPr>
            <w:tcW w:w="1767" w:type="dxa"/>
            <w:tcBorders>
              <w:top w:val="single" w:sz="4" w:space="0" w:color="auto"/>
            </w:tcBorders>
          </w:tcPr>
          <w:p w14:paraId="7380E716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2"/>
                <w:szCs w:val="22"/>
              </w:rPr>
              <w:t>≥</w:t>
            </w: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 xml:space="preserve"> 85</w:t>
            </w:r>
          </w:p>
        </w:tc>
        <w:tc>
          <w:tcPr>
            <w:tcW w:w="1767" w:type="dxa"/>
            <w:tcBorders>
              <w:top w:val="single" w:sz="4" w:space="0" w:color="auto"/>
            </w:tcBorders>
          </w:tcPr>
          <w:p w14:paraId="332E3D1D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</w:t>
            </w:r>
          </w:p>
        </w:tc>
      </w:tr>
      <w:tr w:rsidR="00715FE3" w:rsidRPr="00715FE3" w14:paraId="42BF9313" w14:textId="77777777" w:rsidTr="0006607D">
        <w:trPr>
          <w:jc w:val="center"/>
        </w:trPr>
        <w:tc>
          <w:tcPr>
            <w:tcW w:w="1767" w:type="dxa"/>
          </w:tcPr>
          <w:p w14:paraId="53EC3A3C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80 – 84</w:t>
            </w:r>
          </w:p>
        </w:tc>
        <w:tc>
          <w:tcPr>
            <w:tcW w:w="1767" w:type="dxa"/>
          </w:tcPr>
          <w:p w14:paraId="2882F361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A-</w:t>
            </w:r>
          </w:p>
        </w:tc>
      </w:tr>
      <w:tr w:rsidR="00715FE3" w:rsidRPr="00715FE3" w14:paraId="0AC2FFBF" w14:textId="77777777" w:rsidTr="0006607D">
        <w:trPr>
          <w:jc w:val="center"/>
        </w:trPr>
        <w:tc>
          <w:tcPr>
            <w:tcW w:w="1767" w:type="dxa"/>
          </w:tcPr>
          <w:p w14:paraId="4A7A1AA4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75 – 79</w:t>
            </w:r>
          </w:p>
        </w:tc>
        <w:tc>
          <w:tcPr>
            <w:tcW w:w="1767" w:type="dxa"/>
          </w:tcPr>
          <w:p w14:paraId="495CDE2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+</w:t>
            </w:r>
          </w:p>
        </w:tc>
      </w:tr>
      <w:tr w:rsidR="00715FE3" w:rsidRPr="00715FE3" w14:paraId="1D3C74DC" w14:textId="77777777" w:rsidTr="0006607D">
        <w:trPr>
          <w:jc w:val="center"/>
        </w:trPr>
        <w:tc>
          <w:tcPr>
            <w:tcW w:w="1767" w:type="dxa"/>
          </w:tcPr>
          <w:p w14:paraId="75D9EEBE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70 – 74</w:t>
            </w:r>
          </w:p>
        </w:tc>
        <w:tc>
          <w:tcPr>
            <w:tcW w:w="1767" w:type="dxa"/>
          </w:tcPr>
          <w:p w14:paraId="44A8DD3E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</w:t>
            </w:r>
          </w:p>
        </w:tc>
      </w:tr>
      <w:tr w:rsidR="00715FE3" w:rsidRPr="00715FE3" w14:paraId="67425AB1" w14:textId="77777777" w:rsidTr="0006607D">
        <w:trPr>
          <w:jc w:val="center"/>
        </w:trPr>
        <w:tc>
          <w:tcPr>
            <w:tcW w:w="1767" w:type="dxa"/>
          </w:tcPr>
          <w:p w14:paraId="335BCD87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65 – 69</w:t>
            </w:r>
          </w:p>
        </w:tc>
        <w:tc>
          <w:tcPr>
            <w:tcW w:w="1767" w:type="dxa"/>
          </w:tcPr>
          <w:p w14:paraId="63E870F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B-</w:t>
            </w:r>
          </w:p>
        </w:tc>
      </w:tr>
      <w:tr w:rsidR="00715FE3" w:rsidRPr="00715FE3" w14:paraId="210155ED" w14:textId="77777777" w:rsidTr="0006607D">
        <w:trPr>
          <w:jc w:val="center"/>
        </w:trPr>
        <w:tc>
          <w:tcPr>
            <w:tcW w:w="1767" w:type="dxa"/>
          </w:tcPr>
          <w:p w14:paraId="779E238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60 – 64</w:t>
            </w:r>
          </w:p>
        </w:tc>
        <w:tc>
          <w:tcPr>
            <w:tcW w:w="1767" w:type="dxa"/>
          </w:tcPr>
          <w:p w14:paraId="08C5A2C0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+</w:t>
            </w:r>
          </w:p>
        </w:tc>
      </w:tr>
      <w:tr w:rsidR="00715FE3" w:rsidRPr="00715FE3" w14:paraId="4BC27308" w14:textId="77777777" w:rsidTr="0006607D">
        <w:trPr>
          <w:jc w:val="center"/>
        </w:trPr>
        <w:tc>
          <w:tcPr>
            <w:tcW w:w="1767" w:type="dxa"/>
          </w:tcPr>
          <w:p w14:paraId="4B4A2516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55 – 59</w:t>
            </w:r>
          </w:p>
        </w:tc>
        <w:tc>
          <w:tcPr>
            <w:tcW w:w="1767" w:type="dxa"/>
          </w:tcPr>
          <w:p w14:paraId="767D9B79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</w:t>
            </w:r>
          </w:p>
        </w:tc>
      </w:tr>
      <w:tr w:rsidR="00715FE3" w:rsidRPr="00715FE3" w14:paraId="3CA04E9F" w14:textId="77777777" w:rsidTr="0006607D">
        <w:trPr>
          <w:jc w:val="center"/>
        </w:trPr>
        <w:tc>
          <w:tcPr>
            <w:tcW w:w="1767" w:type="dxa"/>
          </w:tcPr>
          <w:p w14:paraId="7DC3E054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50 – 54</w:t>
            </w:r>
          </w:p>
        </w:tc>
        <w:tc>
          <w:tcPr>
            <w:tcW w:w="1767" w:type="dxa"/>
          </w:tcPr>
          <w:p w14:paraId="5E82025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C-</w:t>
            </w:r>
          </w:p>
        </w:tc>
      </w:tr>
      <w:tr w:rsidR="00715FE3" w:rsidRPr="00715FE3" w14:paraId="0FADC998" w14:textId="77777777" w:rsidTr="0006607D">
        <w:trPr>
          <w:jc w:val="center"/>
        </w:trPr>
        <w:tc>
          <w:tcPr>
            <w:tcW w:w="1767" w:type="dxa"/>
          </w:tcPr>
          <w:p w14:paraId="6CF4F822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 xml:space="preserve">45 - 49 </w:t>
            </w:r>
          </w:p>
        </w:tc>
        <w:tc>
          <w:tcPr>
            <w:tcW w:w="1767" w:type="dxa"/>
          </w:tcPr>
          <w:p w14:paraId="0CE03068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+</w:t>
            </w:r>
          </w:p>
        </w:tc>
      </w:tr>
      <w:tr w:rsidR="00715FE3" w:rsidRPr="00715FE3" w14:paraId="75AFB617" w14:textId="77777777" w:rsidTr="0006607D">
        <w:trPr>
          <w:jc w:val="center"/>
        </w:trPr>
        <w:tc>
          <w:tcPr>
            <w:tcW w:w="1767" w:type="dxa"/>
          </w:tcPr>
          <w:p w14:paraId="191B8E7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40 - 44</w:t>
            </w:r>
          </w:p>
        </w:tc>
        <w:tc>
          <w:tcPr>
            <w:tcW w:w="1767" w:type="dxa"/>
          </w:tcPr>
          <w:p w14:paraId="5134E7DC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D</w:t>
            </w:r>
          </w:p>
        </w:tc>
      </w:tr>
      <w:tr w:rsidR="000708B6" w:rsidRPr="00715FE3" w14:paraId="01484150" w14:textId="77777777" w:rsidTr="0006607D">
        <w:trPr>
          <w:jc w:val="center"/>
        </w:trPr>
        <w:tc>
          <w:tcPr>
            <w:tcW w:w="1767" w:type="dxa"/>
            <w:tcBorders>
              <w:bottom w:val="single" w:sz="4" w:space="0" w:color="auto"/>
            </w:tcBorders>
          </w:tcPr>
          <w:p w14:paraId="70E98205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/>
                <w:iCs/>
                <w:sz w:val="20"/>
                <w:szCs w:val="20"/>
              </w:rPr>
              <w:t>&lt; 40</w:t>
            </w:r>
          </w:p>
        </w:tc>
        <w:tc>
          <w:tcPr>
            <w:tcW w:w="1767" w:type="dxa"/>
            <w:tcBorders>
              <w:bottom w:val="single" w:sz="4" w:space="0" w:color="auto"/>
            </w:tcBorders>
          </w:tcPr>
          <w:p w14:paraId="492DE8C9" w14:textId="77777777" w:rsidR="000708B6" w:rsidRPr="00715FE3" w:rsidRDefault="000708B6" w:rsidP="0006607D">
            <w:pPr>
              <w:spacing w:line="276" w:lineRule="auto"/>
              <w:jc w:val="center"/>
              <w:rPr>
                <w:rFonts w:ascii="Cambria" w:hAnsi="Cambria" w:cs="Arial"/>
                <w:iCs/>
                <w:sz w:val="20"/>
                <w:szCs w:val="20"/>
              </w:rPr>
            </w:pPr>
            <w:r w:rsidRPr="00715FE3">
              <w:rPr>
                <w:rFonts w:ascii="Cambria" w:hAnsi="Cambria" w:cs="Arial"/>
                <w:iCs/>
                <w:sz w:val="20"/>
                <w:szCs w:val="20"/>
              </w:rPr>
              <w:t>E</w:t>
            </w:r>
          </w:p>
        </w:tc>
      </w:tr>
    </w:tbl>
    <w:p w14:paraId="4BFE48D1" w14:textId="77777777" w:rsidR="000708B6" w:rsidRPr="00715FE3" w:rsidRDefault="000708B6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753C60F3" w14:textId="77777777" w:rsidR="002F3ADC" w:rsidRPr="00715FE3" w:rsidRDefault="002F3ADC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28604C94" w14:textId="77777777" w:rsidR="002F3ADC" w:rsidRPr="00715FE3" w:rsidRDefault="002F3ADC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11669ED0" w14:textId="77777777" w:rsidR="002F3ADC" w:rsidRPr="00715FE3" w:rsidRDefault="002F3ADC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28E74B42" w14:textId="77777777" w:rsidR="002F3ADC" w:rsidRPr="00715FE3" w:rsidRDefault="002F3ADC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4C3EF792" w14:textId="77777777" w:rsidR="002F3ADC" w:rsidRPr="00715FE3" w:rsidRDefault="002F3ADC" w:rsidP="000708B6">
      <w:pPr>
        <w:ind w:left="561"/>
        <w:jc w:val="both"/>
        <w:rPr>
          <w:rFonts w:ascii="Cambria" w:hAnsi="Cambria" w:cs="Arial"/>
          <w:iCs/>
          <w:sz w:val="20"/>
          <w:szCs w:val="20"/>
        </w:rPr>
      </w:pPr>
    </w:p>
    <w:p w14:paraId="26AC78A7" w14:textId="77777777" w:rsidR="002F3ADC" w:rsidRPr="00715FE3" w:rsidRDefault="002F3ADC" w:rsidP="002F3ADC">
      <w:pPr>
        <w:ind w:left="561"/>
        <w:jc w:val="center"/>
        <w:rPr>
          <w:rFonts w:ascii="Cambria" w:hAnsi="Cambria" w:cs="Arial"/>
          <w:b/>
          <w:iCs/>
          <w:sz w:val="20"/>
          <w:szCs w:val="20"/>
        </w:rPr>
      </w:pPr>
      <w:proofErr w:type="spellStart"/>
      <w:r w:rsidRPr="00715FE3">
        <w:rPr>
          <w:rFonts w:ascii="Cambria" w:hAnsi="Cambria" w:cs="Arial"/>
          <w:b/>
          <w:iCs/>
          <w:sz w:val="20"/>
          <w:szCs w:val="20"/>
        </w:rPr>
        <w:lastRenderedPageBreak/>
        <w:t>Komponen</w:t>
      </w:r>
      <w:proofErr w:type="spellEnd"/>
      <w:r w:rsidRPr="00715FE3">
        <w:rPr>
          <w:rFonts w:ascii="Cambria" w:hAnsi="Cambria" w:cs="Arial"/>
          <w:b/>
          <w:iCs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b/>
          <w:iCs/>
          <w:sz w:val="20"/>
          <w:szCs w:val="20"/>
        </w:rPr>
        <w:t>Penilaian</w:t>
      </w:r>
      <w:proofErr w:type="spellEnd"/>
      <w:r w:rsidRPr="00715FE3">
        <w:rPr>
          <w:rFonts w:ascii="Cambria" w:hAnsi="Cambria" w:cs="Arial"/>
          <w:b/>
          <w:iCs/>
          <w:sz w:val="20"/>
          <w:szCs w:val="20"/>
        </w:rPr>
        <w:t>:</w:t>
      </w:r>
    </w:p>
    <w:tbl>
      <w:tblPr>
        <w:tblW w:w="9538" w:type="dxa"/>
        <w:tblInd w:w="113" w:type="dxa"/>
        <w:tblLook w:val="04A0" w:firstRow="1" w:lastRow="0" w:firstColumn="1" w:lastColumn="0" w:noHBand="0" w:noVBand="1"/>
      </w:tblPr>
      <w:tblGrid>
        <w:gridCol w:w="960"/>
        <w:gridCol w:w="1089"/>
        <w:gridCol w:w="1348"/>
        <w:gridCol w:w="3261"/>
        <w:gridCol w:w="960"/>
        <w:gridCol w:w="616"/>
        <w:gridCol w:w="1304"/>
      </w:tblGrid>
      <w:tr w:rsidR="00715FE3" w:rsidRPr="00715FE3" w14:paraId="665637EF" w14:textId="77777777" w:rsidTr="002F3ADC">
        <w:trPr>
          <w:trHeight w:val="102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D65A0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No.</w:t>
            </w:r>
          </w:p>
        </w:tc>
        <w:tc>
          <w:tcPr>
            <w:tcW w:w="10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50857D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 xml:space="preserve">Metode </w:t>
            </w: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Evaluasi</w:t>
            </w:r>
            <w:proofErr w:type="spellEnd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 xml:space="preserve">/ </w:t>
            </w: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Asesmen</w:t>
            </w:r>
            <w:proofErr w:type="spellEnd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 xml:space="preserve"> </w:t>
            </w:r>
          </w:p>
        </w:tc>
        <w:tc>
          <w:tcPr>
            <w:tcW w:w="460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DE880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Aspek</w:t>
            </w:r>
            <w:proofErr w:type="spellEnd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Penilaian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6D330B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Bobot</w:t>
            </w:r>
            <w:proofErr w:type="spellEnd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 xml:space="preserve"> (%)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4BFDDA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Keterangan</w:t>
            </w:r>
            <w:proofErr w:type="spellEnd"/>
          </w:p>
        </w:tc>
      </w:tr>
      <w:tr w:rsidR="00715FE3" w:rsidRPr="00715FE3" w14:paraId="596155EC" w14:textId="77777777" w:rsidTr="002F3ADC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ACBE51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1</w:t>
            </w:r>
          </w:p>
        </w:tc>
        <w:tc>
          <w:tcPr>
            <w:tcW w:w="108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DF1E2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 xml:space="preserve">PBL </w:t>
            </w:r>
          </w:p>
        </w:tc>
        <w:tc>
          <w:tcPr>
            <w:tcW w:w="13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053761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>Learning Skills (20%)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A5AA1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a1</w:t>
            </w: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>. Critical Thinkin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3BCE2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2279C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40%</w:t>
            </w:r>
          </w:p>
        </w:tc>
        <w:tc>
          <w:tcPr>
            <w:tcW w:w="13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E4648BD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Manager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Proyek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</w:t>
            </w:r>
          </w:p>
        </w:tc>
      </w:tr>
      <w:tr w:rsidR="00715FE3" w:rsidRPr="00715FE3" w14:paraId="3162F385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2A21B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5C414D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41D5F5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B9C736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b1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olaboras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1C26BA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06A2B0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D9BE9B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75789CBF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24F275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7654B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9D8F2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89C9D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c1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reativitas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dan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Inovas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124FC4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8B17A7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17287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2FE1728E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222FB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D61B6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EA61F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D8C0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d1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omunikas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B120EA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4871F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492371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38D70DB5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F4768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B73AA5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B170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>Life Skills (20%)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F940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a2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Fleksibelita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2EAFA1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147A3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A1A22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528E44BF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35BA8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41F530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67D6A0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1AE10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b2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epemimpina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9F7D5F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996C06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D1D2B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5A3AEE16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0341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0C4FD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5FEF5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6E4063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c2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Produktivita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A8F700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18771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09DA11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71076494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CCBB4E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3A55BC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F7E231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43EC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d2</w:t>
            </w: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>. Social Skil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39192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469E7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71F90E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64282B0C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AA807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F0F5B6C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334AA7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Laporan</w:t>
            </w:r>
            <w:proofErr w:type="spellEnd"/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C3AB6E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a3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erapia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46EBA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5%</w:t>
            </w:r>
          </w:p>
        </w:tc>
        <w:tc>
          <w:tcPr>
            <w:tcW w:w="61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68D89F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>60%</w:t>
            </w:r>
          </w:p>
        </w:tc>
        <w:tc>
          <w:tcPr>
            <w:tcW w:w="1304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4B19C4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 xml:space="preserve">Dosen </w:t>
            </w:r>
            <w:proofErr w:type="spellStart"/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>Pengajar</w:t>
            </w:r>
            <w:proofErr w:type="spellEnd"/>
          </w:p>
        </w:tc>
      </w:tr>
      <w:tr w:rsidR="00715FE3" w:rsidRPr="00715FE3" w14:paraId="77E9A1D1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086A0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D9C793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1ACA0B47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1F511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b3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onte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726AA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10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1327E5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EE316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355DD24F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F1BC9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DF69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4A5FC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>Presentasi</w:t>
            </w:r>
            <w:proofErr w:type="spellEnd"/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9AD2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a4. Bahan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presentas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84E393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3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B448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211635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2C4DBD06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B59FF7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AB094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A8F7203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159DC2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b4. Teknik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presentas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51C596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4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15E87B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47A1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4A3583D4" w14:textId="77777777" w:rsidTr="002F3ADC">
        <w:trPr>
          <w:trHeight w:val="3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946C7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FD119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98AAC5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DC040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c4. Tanya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jawab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939725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3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1A6A6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70533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41304C5C" w14:textId="77777777" w:rsidTr="002F3ADC">
        <w:trPr>
          <w:trHeight w:val="30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0F38DB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2</w:t>
            </w:r>
          </w:p>
        </w:tc>
        <w:tc>
          <w:tcPr>
            <w:tcW w:w="1089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04DF0F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 xml:space="preserve">Test </w:t>
            </w:r>
            <w:proofErr w:type="spellStart"/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>Tertulis</w:t>
            </w:r>
            <w:proofErr w:type="spellEnd"/>
            <w:r w:rsidRPr="00715FE3">
              <w:rPr>
                <w:rFonts w:ascii="Cambria" w:eastAsia="Times New Roman" w:hAnsi="Cambria" w:cs="Arial"/>
                <w:i/>
                <w:iCs/>
                <w:sz w:val="20"/>
                <w:szCs w:val="20"/>
                <w:lang w:eastAsia="en-US"/>
              </w:rPr>
              <w:t xml:space="preserve"> (Teori)</w:t>
            </w:r>
          </w:p>
        </w:tc>
        <w:tc>
          <w:tcPr>
            <w:tcW w:w="1348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EEE1073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Pemahaman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Konsep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(20%)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9FFFD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 xml:space="preserve">a5. </w:t>
            </w:r>
            <w:proofErr w:type="spellStart"/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>Tuga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E828D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  <w:t>15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43159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A02ECD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70DB5218" w14:textId="77777777" w:rsidTr="002F3ADC">
        <w:trPr>
          <w:trHeight w:val="43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4EE2FB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AAB9C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0A6102F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C7D5E1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b5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Asesmen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Tengah Semester/UT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650DC6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10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CE5A7D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726D63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715FE3" w:rsidRPr="00715FE3" w14:paraId="422319FD" w14:textId="77777777" w:rsidTr="002F3ADC">
        <w:trPr>
          <w:trHeight w:val="435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E9488C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089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890F702" w14:textId="77777777" w:rsidR="002F3ADC" w:rsidRPr="00715FE3" w:rsidRDefault="002F3ADC" w:rsidP="002F3ADC">
            <w:pPr>
              <w:rPr>
                <w:rFonts w:ascii="Cambria" w:eastAsia="Times New Roman" w:hAnsi="Cambria" w:cs="Calibri"/>
                <w:i/>
                <w:iCs/>
                <w:sz w:val="20"/>
                <w:szCs w:val="20"/>
                <w:lang w:eastAsia="en-US"/>
              </w:rPr>
            </w:pPr>
          </w:p>
        </w:tc>
        <w:tc>
          <w:tcPr>
            <w:tcW w:w="1348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C60BA88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32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0ACB9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c5. </w:t>
            </w:r>
            <w:proofErr w:type="spellStart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Asesmen</w:t>
            </w:r>
            <w:proofErr w:type="spellEnd"/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 xml:space="preserve"> Akhir Semester/UA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4F33B0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10%</w:t>
            </w:r>
          </w:p>
        </w:tc>
        <w:tc>
          <w:tcPr>
            <w:tcW w:w="61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7EB1CA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  <w:tc>
          <w:tcPr>
            <w:tcW w:w="1304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777DD4" w14:textId="77777777" w:rsidR="002F3ADC" w:rsidRPr="00715FE3" w:rsidRDefault="002F3ADC" w:rsidP="002F3ADC">
            <w:pPr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</w:p>
        </w:tc>
      </w:tr>
      <w:tr w:rsidR="002F3ADC" w:rsidRPr="00715FE3" w14:paraId="5AA44BF2" w14:textId="77777777" w:rsidTr="002F3ADC">
        <w:trPr>
          <w:trHeight w:val="300"/>
        </w:trPr>
        <w:tc>
          <w:tcPr>
            <w:tcW w:w="6658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7A8CEEF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b/>
                <w:bCs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b/>
                <w:bCs/>
                <w:sz w:val="20"/>
                <w:szCs w:val="20"/>
                <w:lang w:eastAsia="en-US"/>
              </w:rPr>
              <w:t>Total</w:t>
            </w:r>
          </w:p>
        </w:tc>
        <w:tc>
          <w:tcPr>
            <w:tcW w:w="28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17805E" w14:textId="77777777" w:rsidR="002F3ADC" w:rsidRPr="00715FE3" w:rsidRDefault="002F3ADC" w:rsidP="002F3ADC">
            <w:pPr>
              <w:jc w:val="center"/>
              <w:rPr>
                <w:rFonts w:ascii="Cambria" w:eastAsia="Times New Roman" w:hAnsi="Cambria" w:cs="Calibri"/>
                <w:sz w:val="20"/>
                <w:szCs w:val="20"/>
                <w:lang w:eastAsia="en-US"/>
              </w:rPr>
            </w:pPr>
            <w:r w:rsidRPr="00715FE3">
              <w:rPr>
                <w:rFonts w:ascii="Cambria" w:eastAsia="Times New Roman" w:hAnsi="Cambria" w:cs="Arial"/>
                <w:sz w:val="20"/>
                <w:szCs w:val="20"/>
                <w:lang w:eastAsia="en-US"/>
              </w:rPr>
              <w:t>100%</w:t>
            </w:r>
          </w:p>
        </w:tc>
      </w:tr>
    </w:tbl>
    <w:p w14:paraId="6C026CCA" w14:textId="77777777" w:rsidR="00542AF9" w:rsidRPr="00715FE3" w:rsidRDefault="00542AF9" w:rsidP="00542AF9">
      <w:pPr>
        <w:pStyle w:val="Heading5"/>
        <w:numPr>
          <w:ilvl w:val="0"/>
          <w:numId w:val="0"/>
        </w:numPr>
        <w:ind w:left="567"/>
        <w:rPr>
          <w:rFonts w:ascii="Cambria" w:hAnsi="Cambria" w:cs="Arial"/>
          <w:sz w:val="20"/>
          <w:szCs w:val="20"/>
        </w:rPr>
      </w:pPr>
    </w:p>
    <w:p w14:paraId="3414651D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>KESEPAKATAN PELAKSANAAN PERKULIAHAN</w:t>
      </w:r>
    </w:p>
    <w:p w14:paraId="0D77DA63" w14:textId="77777777" w:rsidR="00542AF9" w:rsidRPr="00715FE3" w:rsidRDefault="000708B6" w:rsidP="00542AF9">
      <w:pPr>
        <w:tabs>
          <w:tab w:val="left" w:pos="561"/>
        </w:tabs>
        <w:ind w:left="561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</w:rPr>
        <w:t>Pelaksana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r w:rsidR="0074536D" w:rsidRPr="00715FE3">
        <w:rPr>
          <w:rFonts w:ascii="Cambria" w:hAnsi="Cambria" w:cs="Arial"/>
          <w:sz w:val="20"/>
          <w:szCs w:val="20"/>
        </w:rPr>
        <w:t>RPL104</w:t>
      </w:r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="0074536D" w:rsidRPr="00715FE3">
        <w:rPr>
          <w:rFonts w:ascii="Cambria" w:hAnsi="Cambria" w:cs="Arial"/>
          <w:sz w:val="20"/>
          <w:szCs w:val="20"/>
        </w:rPr>
        <w:t>Analisis</w:t>
      </w:r>
      <w:proofErr w:type="spellEnd"/>
      <w:r w:rsidR="0074536D" w:rsidRPr="00715FE3">
        <w:rPr>
          <w:rFonts w:ascii="Cambria" w:hAnsi="Cambria" w:cs="Arial"/>
          <w:sz w:val="20"/>
          <w:szCs w:val="20"/>
        </w:rPr>
        <w:t xml:space="preserve"> dan </w:t>
      </w:r>
      <w:proofErr w:type="spellStart"/>
      <w:r w:rsidR="0074536D" w:rsidRPr="00715FE3">
        <w:rPr>
          <w:rFonts w:ascii="Cambria" w:hAnsi="Cambria" w:cs="Arial"/>
          <w:sz w:val="20"/>
          <w:szCs w:val="20"/>
        </w:rPr>
        <w:t>Spesifikasi</w:t>
      </w:r>
      <w:proofErr w:type="spellEnd"/>
      <w:r w:rsidR="0074536D"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="0074536D" w:rsidRPr="00715FE3">
        <w:rPr>
          <w:rFonts w:ascii="Cambria" w:hAnsi="Cambria" w:cs="Arial"/>
          <w:sz w:val="20"/>
          <w:szCs w:val="20"/>
        </w:rPr>
        <w:t>Kebutuhan</w:t>
      </w:r>
      <w:proofErr w:type="spellEnd"/>
      <w:r w:rsidR="0074536D"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="0074536D" w:rsidRPr="00715FE3">
        <w:rPr>
          <w:rFonts w:ascii="Cambria" w:hAnsi="Cambria" w:cs="Arial"/>
          <w:sz w:val="20"/>
          <w:szCs w:val="20"/>
        </w:rPr>
        <w:t>Perangkat</w:t>
      </w:r>
      <w:proofErr w:type="spellEnd"/>
      <w:r w:rsidR="0074536D" w:rsidRPr="00715FE3">
        <w:rPr>
          <w:rFonts w:ascii="Cambria" w:hAnsi="Cambria" w:cs="Arial"/>
          <w:sz w:val="20"/>
          <w:szCs w:val="20"/>
        </w:rPr>
        <w:t xml:space="preserve"> Lunak</w:t>
      </w:r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mengacu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pada </w:t>
      </w:r>
      <w:proofErr w:type="spellStart"/>
      <w:r w:rsidRPr="00715FE3">
        <w:rPr>
          <w:rFonts w:ascii="Cambria" w:hAnsi="Cambria" w:cs="Arial"/>
          <w:sz w:val="20"/>
          <w:szCs w:val="20"/>
        </w:rPr>
        <w:t>kesepakat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berikut</w:t>
      </w:r>
      <w:proofErr w:type="spellEnd"/>
      <w:r w:rsidRPr="00715FE3">
        <w:rPr>
          <w:rFonts w:ascii="Cambria" w:hAnsi="Cambria" w:cs="Arial"/>
          <w:sz w:val="20"/>
          <w:szCs w:val="20"/>
        </w:rPr>
        <w:t>:</w:t>
      </w:r>
    </w:p>
    <w:p w14:paraId="4A01BB11" w14:textId="77777777" w:rsidR="000708B6" w:rsidRPr="00715FE3" w:rsidRDefault="000708B6" w:rsidP="001A59B3">
      <w:pPr>
        <w:numPr>
          <w:ilvl w:val="0"/>
          <w:numId w:val="7"/>
        </w:numPr>
        <w:tabs>
          <w:tab w:val="left" w:pos="851"/>
        </w:tabs>
        <w:ind w:left="851" w:hanging="290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</w:rPr>
        <w:t>Mahasiswa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wajib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mengikut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seluruh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kegiat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yang </w:t>
      </w:r>
      <w:proofErr w:type="spellStart"/>
      <w:r w:rsidRPr="00715FE3">
        <w:rPr>
          <w:rFonts w:ascii="Cambria" w:hAnsi="Cambria" w:cs="Arial"/>
          <w:sz w:val="20"/>
          <w:szCs w:val="20"/>
        </w:rPr>
        <w:t>sudah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itentuk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sesua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jadwal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deng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toleransi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keterlambatan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maksimal</w:t>
      </w:r>
      <w:proofErr w:type="spellEnd"/>
      <w:r w:rsidRPr="00715FE3">
        <w:rPr>
          <w:rFonts w:ascii="Cambria" w:hAnsi="Cambria" w:cs="Arial"/>
          <w:sz w:val="20"/>
          <w:szCs w:val="20"/>
        </w:rPr>
        <w:t xml:space="preserve"> 1</w:t>
      </w:r>
      <w:r w:rsidR="0074536D" w:rsidRPr="00715FE3">
        <w:rPr>
          <w:rFonts w:ascii="Cambria" w:hAnsi="Cambria" w:cs="Arial"/>
          <w:sz w:val="20"/>
          <w:szCs w:val="20"/>
        </w:rPr>
        <w:t>5</w:t>
      </w:r>
      <w:r w:rsidRPr="00715FE3">
        <w:rPr>
          <w:rFonts w:ascii="Cambria" w:hAnsi="Cambria" w:cs="Arial"/>
          <w:sz w:val="20"/>
          <w:szCs w:val="20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</w:rPr>
        <w:t>menit</w:t>
      </w:r>
      <w:proofErr w:type="spellEnd"/>
    </w:p>
    <w:p w14:paraId="3F72505F" w14:textId="77777777" w:rsidR="000708B6" w:rsidRPr="00715FE3" w:rsidRDefault="000708B6" w:rsidP="001A59B3">
      <w:pPr>
        <w:pStyle w:val="ListParagraph"/>
        <w:numPr>
          <w:ilvl w:val="0"/>
          <w:numId w:val="7"/>
        </w:numPr>
        <w:tabs>
          <w:tab w:val="left" w:pos="851"/>
        </w:tabs>
        <w:ind w:left="851" w:hanging="290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Semu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nugas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at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kuliah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ikumpulk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elalu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e</w:t>
      </w:r>
      <w:r w:rsidR="008D225E" w:rsidRPr="00715FE3">
        <w:rPr>
          <w:rFonts w:ascii="Cambria" w:hAnsi="Cambria" w:cs="Arial"/>
          <w:sz w:val="20"/>
          <w:szCs w:val="20"/>
          <w:lang w:val="en-US"/>
        </w:rPr>
        <w:t>-</w:t>
      </w:r>
      <w:r w:rsidRPr="00715FE3">
        <w:rPr>
          <w:rFonts w:ascii="Cambria" w:hAnsi="Cambria" w:cs="Arial"/>
          <w:sz w:val="20"/>
          <w:szCs w:val="20"/>
          <w:lang w:val="en-US"/>
        </w:rPr>
        <w:t xml:space="preserve">learning if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olibatam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(</w:t>
      </w:r>
      <w:hyperlink r:id="rId18" w:history="1">
        <w:r w:rsidRPr="00715FE3">
          <w:rPr>
            <w:rStyle w:val="Hyperlink"/>
            <w:rFonts w:ascii="Cambria" w:hAnsi="Cambria" w:cs="Arial"/>
            <w:color w:val="auto"/>
            <w:sz w:val="20"/>
            <w:szCs w:val="20"/>
            <w:lang w:val="en-US"/>
          </w:rPr>
          <w:t>https://learning-if.polibatam.ac.id</w:t>
        </w:r>
      </w:hyperlink>
      <w:r w:rsidRPr="00715FE3">
        <w:rPr>
          <w:rFonts w:ascii="Cambria" w:hAnsi="Cambria" w:cs="Arial"/>
          <w:sz w:val="20"/>
          <w:szCs w:val="20"/>
          <w:lang w:val="en-US"/>
        </w:rPr>
        <w:t xml:space="preserve">),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kecual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jik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iinstruksik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berbeda</w:t>
      </w:r>
      <w:proofErr w:type="spellEnd"/>
    </w:p>
    <w:p w14:paraId="1F821425" w14:textId="77777777" w:rsidR="000708B6" w:rsidRPr="00715FE3" w:rsidRDefault="000708B6" w:rsidP="001A59B3">
      <w:pPr>
        <w:pStyle w:val="ListParagraph"/>
        <w:numPr>
          <w:ilvl w:val="0"/>
          <w:numId w:val="7"/>
        </w:numPr>
        <w:tabs>
          <w:tab w:val="left" w:pos="851"/>
        </w:tabs>
        <w:ind w:left="851" w:hanging="290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Semu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nugas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at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kuliah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wajib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ikumpulk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sesua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batas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akhir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yang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itetapk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ose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ngampu</w:t>
      </w:r>
      <w:proofErr w:type="spellEnd"/>
    </w:p>
    <w:p w14:paraId="5C4B9BCB" w14:textId="77777777" w:rsidR="000708B6" w:rsidRPr="00715FE3" w:rsidRDefault="000708B6" w:rsidP="001A59B3">
      <w:pPr>
        <w:pStyle w:val="ListParagraph"/>
        <w:numPr>
          <w:ilvl w:val="0"/>
          <w:numId w:val="7"/>
        </w:numPr>
        <w:tabs>
          <w:tab w:val="left" w:pos="851"/>
        </w:tabs>
        <w:ind w:left="851" w:hanging="290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ahasisw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berpartisipas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aktif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alam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,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berkomitme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untuk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bersungguh-sungguh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engikut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program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rkuliaha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</w:p>
    <w:p w14:paraId="4EC18180" w14:textId="04EC0574" w:rsidR="000708B6" w:rsidRPr="005C5513" w:rsidRDefault="000708B6" w:rsidP="005C5513">
      <w:pPr>
        <w:pStyle w:val="ListParagraph"/>
        <w:numPr>
          <w:ilvl w:val="0"/>
          <w:numId w:val="7"/>
        </w:numPr>
        <w:tabs>
          <w:tab w:val="left" w:pos="851"/>
        </w:tabs>
        <w:ind w:left="851" w:hanging="290"/>
        <w:jc w:val="both"/>
        <w:rPr>
          <w:rFonts w:ascii="Cambria" w:hAnsi="Cambria" w:cs="Arial"/>
          <w:sz w:val="20"/>
          <w:szCs w:val="20"/>
        </w:rPr>
      </w:pP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ahasisw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olibatam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sebagai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civitas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akademik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wajib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enjag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etik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moral dan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etika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akdemik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baik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di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alam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maupun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diluar</w:t>
      </w:r>
      <w:proofErr w:type="spellEnd"/>
      <w:r w:rsidRPr="00715FE3">
        <w:rPr>
          <w:rFonts w:ascii="Cambria" w:hAnsi="Cambria" w:cs="Arial"/>
          <w:sz w:val="20"/>
          <w:szCs w:val="20"/>
          <w:lang w:val="en-US"/>
        </w:rPr>
        <w:t xml:space="preserve"> </w:t>
      </w:r>
      <w:proofErr w:type="spellStart"/>
      <w:r w:rsidRPr="00715FE3">
        <w:rPr>
          <w:rFonts w:ascii="Cambria" w:hAnsi="Cambria" w:cs="Arial"/>
          <w:sz w:val="20"/>
          <w:szCs w:val="20"/>
          <w:lang w:val="en-US"/>
        </w:rPr>
        <w:t>perkuliahan</w:t>
      </w:r>
      <w:proofErr w:type="spellEnd"/>
    </w:p>
    <w:p w14:paraId="7091F479" w14:textId="77777777" w:rsidR="000708B6" w:rsidRPr="00715FE3" w:rsidRDefault="000708B6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>PUSTAKA</w:t>
      </w:r>
    </w:p>
    <w:p w14:paraId="3A228E8C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sz w:val="20"/>
          <w:szCs w:val="20"/>
        </w:rPr>
        <w:fldChar w:fldCharType="begin" w:fldLock="1"/>
      </w:r>
      <w:r w:rsidRPr="00715FE3">
        <w:rPr>
          <w:rFonts w:ascii="Cambria" w:hAnsi="Cambria" w:cs="Calibri Light"/>
          <w:sz w:val="20"/>
          <w:szCs w:val="20"/>
        </w:rPr>
        <w:instrText xml:space="preserve">ADDIN Mendeley Bibliography CSL_BIBLIOGRAPHY </w:instrText>
      </w:r>
      <w:r w:rsidRPr="00715FE3">
        <w:rPr>
          <w:rFonts w:ascii="Cambria" w:hAnsi="Cambria" w:cs="Calibri Light"/>
          <w:sz w:val="20"/>
          <w:szCs w:val="20"/>
        </w:rPr>
        <w:fldChar w:fldCharType="separate"/>
      </w:r>
      <w:r w:rsidRPr="00715FE3">
        <w:rPr>
          <w:rFonts w:ascii="Cambria" w:hAnsi="Cambria" w:cs="Calibri Light"/>
          <w:noProof/>
          <w:sz w:val="20"/>
          <w:szCs w:val="20"/>
        </w:rPr>
        <w:t>[1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E. Ermanto and Emidar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: Pengembangan Kepribadian di Perguruan Tinggi</w:t>
      </w:r>
      <w:r w:rsidRPr="00715FE3">
        <w:rPr>
          <w:rFonts w:ascii="Cambria" w:hAnsi="Cambria" w:cs="Calibri Light"/>
          <w:noProof/>
          <w:sz w:val="20"/>
          <w:szCs w:val="20"/>
        </w:rPr>
        <w:t>. Depok: PT RajaGrafindo Persada, 2021.</w:t>
      </w:r>
    </w:p>
    <w:p w14:paraId="5AC35604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2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K. Dibia and P. M. Dewantara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 untuk Perguruan Tinggi</w:t>
      </w:r>
      <w:r w:rsidRPr="00715FE3">
        <w:rPr>
          <w:rFonts w:ascii="Cambria" w:hAnsi="Cambria" w:cs="Calibri Light"/>
          <w:noProof/>
          <w:sz w:val="20"/>
          <w:szCs w:val="20"/>
        </w:rPr>
        <w:t>. Depok: PT RajaGrafindo Persada, 2023.</w:t>
      </w:r>
    </w:p>
    <w:p w14:paraId="12C7CA65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3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A. Halimah and A. Hasrianti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 untuk Perguruan Tinggi</w:t>
      </w:r>
      <w:r w:rsidRPr="00715FE3">
        <w:rPr>
          <w:rFonts w:ascii="Cambria" w:hAnsi="Cambria" w:cs="Calibri Light"/>
          <w:noProof/>
          <w:sz w:val="20"/>
          <w:szCs w:val="20"/>
        </w:rPr>
        <w:t>. Makassar: Pusaka Almaida, 2020.</w:t>
      </w:r>
    </w:p>
    <w:p w14:paraId="15AC5099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lastRenderedPageBreak/>
        <w:t>[4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Akmaluddin, N. Yakin, and S. Sutikno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</w:t>
      </w:r>
      <w:r w:rsidRPr="00715FE3">
        <w:rPr>
          <w:rFonts w:ascii="Cambria" w:hAnsi="Cambria" w:cs="Calibri Light"/>
          <w:noProof/>
          <w:sz w:val="20"/>
          <w:szCs w:val="20"/>
        </w:rPr>
        <w:t>. Jakarta: KPPPA, 2019.</w:t>
      </w:r>
    </w:p>
    <w:p w14:paraId="0E9CB123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5]</w:t>
      </w:r>
      <w:r w:rsidRPr="00715FE3">
        <w:rPr>
          <w:rFonts w:ascii="Cambria" w:hAnsi="Cambria" w:cs="Calibri Light"/>
          <w:noProof/>
          <w:sz w:val="20"/>
          <w:szCs w:val="20"/>
        </w:rPr>
        <w:tab/>
        <w:t>B. Pengembangan and Pembinaan Bahasa, “Ejaan Bahasa Indonesia yang Disempurnakan V.” [Online]. Available: https://ejaan.kemdikbud.go.id/</w:t>
      </w:r>
    </w:p>
    <w:p w14:paraId="2C443DFE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6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Afnita and Z. Iskandar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 untuk Perguruan Tinggi</w:t>
      </w:r>
      <w:r w:rsidRPr="00715FE3">
        <w:rPr>
          <w:rFonts w:ascii="Cambria" w:hAnsi="Cambria" w:cs="Calibri Light"/>
          <w:noProof/>
          <w:sz w:val="20"/>
          <w:szCs w:val="20"/>
        </w:rPr>
        <w:t>. Jakarta: Penerbit Kencana, 2019.</w:t>
      </w:r>
    </w:p>
    <w:p w14:paraId="510B0E8B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7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Suhartina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 UNTUK PERGURUAN TINGGI:Terampil Berbahasa Melalui Pembelajaran Berbasis Teks</w:t>
      </w:r>
      <w:r w:rsidRPr="00715FE3">
        <w:rPr>
          <w:rFonts w:ascii="Cambria" w:hAnsi="Cambria" w:cs="Calibri Light"/>
          <w:noProof/>
          <w:sz w:val="20"/>
          <w:szCs w:val="20"/>
        </w:rPr>
        <w:t>. Sulawesi Selatan: Penerbit Aksara Timur, 2018.</w:t>
      </w:r>
    </w:p>
    <w:p w14:paraId="3039B919" w14:textId="77777777" w:rsidR="00E82FD6" w:rsidRPr="00715FE3" w:rsidRDefault="00E82FD6" w:rsidP="00E82FD6">
      <w:pPr>
        <w:widowControl w:val="0"/>
        <w:autoSpaceDE w:val="0"/>
        <w:autoSpaceDN w:val="0"/>
        <w:adjustRightInd w:val="0"/>
        <w:spacing w:after="160"/>
        <w:ind w:left="1170" w:hanging="640"/>
        <w:rPr>
          <w:rFonts w:ascii="Cambria" w:hAnsi="Cambria" w:cs="Calibri Light"/>
          <w:noProof/>
          <w:sz w:val="20"/>
          <w:szCs w:val="20"/>
        </w:rPr>
      </w:pPr>
      <w:r w:rsidRPr="00715FE3">
        <w:rPr>
          <w:rFonts w:ascii="Cambria" w:hAnsi="Cambria" w:cs="Calibri Light"/>
          <w:noProof/>
          <w:sz w:val="20"/>
          <w:szCs w:val="20"/>
        </w:rPr>
        <w:t>[8]</w:t>
      </w:r>
      <w:r w:rsidRPr="00715FE3">
        <w:rPr>
          <w:rFonts w:ascii="Cambria" w:hAnsi="Cambria" w:cs="Calibri Light"/>
          <w:noProof/>
          <w:sz w:val="20"/>
          <w:szCs w:val="20"/>
        </w:rPr>
        <w:tab/>
        <w:t xml:space="preserve">M. Kanzunnudin, </w:t>
      </w:r>
      <w:r w:rsidRPr="00715FE3">
        <w:rPr>
          <w:rFonts w:ascii="Cambria" w:hAnsi="Cambria" w:cs="Calibri Light"/>
          <w:i/>
          <w:iCs/>
          <w:noProof/>
          <w:sz w:val="20"/>
          <w:szCs w:val="20"/>
        </w:rPr>
        <w:t>Bahasa Indonesia untuk Perguruan Tinggi</w:t>
      </w:r>
      <w:r w:rsidRPr="00715FE3">
        <w:rPr>
          <w:rFonts w:ascii="Cambria" w:hAnsi="Cambria" w:cs="Calibri Light"/>
          <w:noProof/>
          <w:sz w:val="20"/>
          <w:szCs w:val="20"/>
        </w:rPr>
        <w:t>. Kudus: STEPARI Press Semarang, 2023.</w:t>
      </w:r>
    </w:p>
    <w:p w14:paraId="412B6719" w14:textId="317EBC50" w:rsidR="003E2BCA" w:rsidRPr="00715FE3" w:rsidRDefault="00E82FD6" w:rsidP="00E82FD6">
      <w:pPr>
        <w:spacing w:line="360" w:lineRule="auto"/>
        <w:rPr>
          <w:rStyle w:val="fontstyle01"/>
          <w:rFonts w:ascii="Cambria" w:hAnsi="Cambria"/>
          <w:color w:val="auto"/>
        </w:rPr>
      </w:pPr>
      <w:r w:rsidRPr="00715FE3">
        <w:rPr>
          <w:rFonts w:ascii="Cambria" w:hAnsi="Cambria" w:cs="Calibri Light"/>
          <w:sz w:val="20"/>
          <w:szCs w:val="20"/>
        </w:rPr>
        <w:fldChar w:fldCharType="end"/>
      </w:r>
    </w:p>
    <w:p w14:paraId="391EF742" w14:textId="77777777" w:rsidR="00357F71" w:rsidRPr="00715FE3" w:rsidRDefault="00357F71" w:rsidP="001A59B3">
      <w:pPr>
        <w:pStyle w:val="Heading5"/>
        <w:numPr>
          <w:ilvl w:val="0"/>
          <w:numId w:val="5"/>
        </w:numPr>
        <w:tabs>
          <w:tab w:val="clear" w:pos="2542"/>
          <w:tab w:val="num" w:pos="567"/>
        </w:tabs>
        <w:ind w:left="567" w:hanging="567"/>
        <w:rPr>
          <w:rFonts w:ascii="Cambria" w:hAnsi="Cambria" w:cs="Arial"/>
          <w:sz w:val="20"/>
          <w:szCs w:val="20"/>
        </w:rPr>
      </w:pPr>
      <w:r w:rsidRPr="00715FE3">
        <w:rPr>
          <w:rFonts w:ascii="Cambria" w:hAnsi="Cambria" w:cs="Arial"/>
          <w:sz w:val="20"/>
          <w:szCs w:val="20"/>
        </w:rPr>
        <w:t xml:space="preserve">INFORMASI TAMBAHAN </w:t>
      </w:r>
    </w:p>
    <w:p w14:paraId="74007C42" w14:textId="77777777" w:rsidR="00471FFD" w:rsidRPr="003B00AA" w:rsidRDefault="00471FFD" w:rsidP="00597FDD">
      <w:pPr>
        <w:spacing w:line="360" w:lineRule="auto"/>
        <w:ind w:left="567"/>
        <w:jc w:val="both"/>
        <w:rPr>
          <w:sz w:val="20"/>
          <w:szCs w:val="20"/>
        </w:rPr>
      </w:pPr>
      <w:proofErr w:type="spellStart"/>
      <w:r w:rsidRPr="00715FE3">
        <w:rPr>
          <w:sz w:val="20"/>
          <w:szCs w:val="20"/>
        </w:rPr>
        <w:t>Pelaksanaan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mata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kuliah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ini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menggunakan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metode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pembelajaran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berbasis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proyek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 w:rsidRPr="00715FE3">
        <w:rPr>
          <w:sz w:val="20"/>
          <w:szCs w:val="20"/>
        </w:rPr>
        <w:t>dengan</w:t>
      </w:r>
      <w:proofErr w:type="spellEnd"/>
      <w:r w:rsidRPr="00715FE3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implementasi</w:t>
      </w:r>
      <w:proofErr w:type="spellEnd"/>
      <w:r>
        <w:rPr>
          <w:sz w:val="20"/>
          <w:szCs w:val="20"/>
        </w:rPr>
        <w:t xml:space="preserve"> </w:t>
      </w:r>
      <w:r w:rsidRPr="004B3C0A">
        <w:rPr>
          <w:i/>
          <w:iCs/>
          <w:sz w:val="20"/>
          <w:szCs w:val="20"/>
        </w:rPr>
        <w:t>framework</w:t>
      </w:r>
      <w:r>
        <w:rPr>
          <w:sz w:val="20"/>
          <w:szCs w:val="20"/>
        </w:rPr>
        <w:t xml:space="preserve"> CDIO</w:t>
      </w:r>
      <w:r w:rsidR="00704F45">
        <w:rPr>
          <w:sz w:val="20"/>
          <w:szCs w:val="20"/>
        </w:rPr>
        <w:t xml:space="preserve">, </w:t>
      </w:r>
      <w:proofErr w:type="spellStart"/>
      <w:r w:rsidR="00704F45">
        <w:rPr>
          <w:sz w:val="20"/>
          <w:szCs w:val="20"/>
        </w:rPr>
        <w:t>namu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fokus</w:t>
      </w:r>
      <w:proofErr w:type="spellEnd"/>
      <w:r w:rsidR="00704F45">
        <w:rPr>
          <w:sz w:val="20"/>
          <w:szCs w:val="20"/>
        </w:rPr>
        <w:t xml:space="preserve"> pada semester 1 </w:t>
      </w:r>
      <w:proofErr w:type="spellStart"/>
      <w:r w:rsidR="00704F45">
        <w:rPr>
          <w:sz w:val="20"/>
          <w:szCs w:val="20"/>
        </w:rPr>
        <w:t>adalah</w:t>
      </w:r>
      <w:proofErr w:type="spellEnd"/>
      <w:r w:rsidR="00704F45">
        <w:rPr>
          <w:sz w:val="20"/>
          <w:szCs w:val="20"/>
        </w:rPr>
        <w:t xml:space="preserve"> Implement dan Operate, </w:t>
      </w:r>
      <w:proofErr w:type="spellStart"/>
      <w:r w:rsidR="00704F45">
        <w:rPr>
          <w:sz w:val="20"/>
          <w:szCs w:val="20"/>
        </w:rPr>
        <w:t>seperti</w:t>
      </w:r>
      <w:proofErr w:type="spellEnd"/>
      <w:r w:rsidR="00704F45">
        <w:rPr>
          <w:sz w:val="20"/>
          <w:szCs w:val="20"/>
        </w:rPr>
        <w:t xml:space="preserve"> pada Gambar 1. </w:t>
      </w:r>
      <w:proofErr w:type="spellStart"/>
      <w:r w:rsidR="00704F45">
        <w:rPr>
          <w:sz w:val="20"/>
          <w:szCs w:val="20"/>
        </w:rPr>
        <w:t>Proyek</w:t>
      </w:r>
      <w:proofErr w:type="spellEnd"/>
      <w:r w:rsidR="00704F45">
        <w:rPr>
          <w:sz w:val="20"/>
          <w:szCs w:val="20"/>
        </w:rPr>
        <w:t xml:space="preserve"> yang </w:t>
      </w:r>
      <w:proofErr w:type="spellStart"/>
      <w:r w:rsidR="00704F45">
        <w:rPr>
          <w:sz w:val="20"/>
          <w:szCs w:val="20"/>
        </w:rPr>
        <w:t>dikerjaka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ahasiswa</w:t>
      </w:r>
      <w:proofErr w:type="spellEnd"/>
      <w:r w:rsidR="00704F45">
        <w:rPr>
          <w:sz w:val="20"/>
          <w:szCs w:val="20"/>
        </w:rPr>
        <w:t xml:space="preserve"> pada semester 1 (</w:t>
      </w:r>
      <w:proofErr w:type="spellStart"/>
      <w:r w:rsidR="00704F45">
        <w:rPr>
          <w:sz w:val="20"/>
          <w:szCs w:val="20"/>
        </w:rPr>
        <w:t>ganjil</w:t>
      </w:r>
      <w:proofErr w:type="spellEnd"/>
      <w:r w:rsidR="00704F45">
        <w:rPr>
          <w:sz w:val="20"/>
          <w:szCs w:val="20"/>
        </w:rPr>
        <w:t xml:space="preserve">) </w:t>
      </w:r>
      <w:proofErr w:type="spellStart"/>
      <w:r w:rsidR="00704F45">
        <w:rPr>
          <w:sz w:val="20"/>
          <w:szCs w:val="20"/>
        </w:rPr>
        <w:t>merupakan</w:t>
      </w:r>
      <w:proofErr w:type="spellEnd"/>
      <w:r w:rsidR="00704F45">
        <w:rPr>
          <w:sz w:val="20"/>
          <w:szCs w:val="20"/>
        </w:rPr>
        <w:t xml:space="preserve"> salah </w:t>
      </w:r>
      <w:proofErr w:type="spellStart"/>
      <w:r w:rsidR="00704F45">
        <w:rPr>
          <w:sz w:val="20"/>
          <w:szCs w:val="20"/>
        </w:rPr>
        <w:t>satu</w:t>
      </w:r>
      <w:proofErr w:type="spellEnd"/>
      <w:r w:rsidR="00704F45">
        <w:rPr>
          <w:sz w:val="20"/>
          <w:szCs w:val="20"/>
        </w:rPr>
        <w:t xml:space="preserve"> </w:t>
      </w:r>
      <w:r w:rsidR="00704F45">
        <w:rPr>
          <w:i/>
          <w:iCs/>
          <w:sz w:val="20"/>
          <w:szCs w:val="20"/>
        </w:rPr>
        <w:t xml:space="preserve">cornerstone project </w:t>
      </w:r>
      <w:proofErr w:type="spellStart"/>
      <w:r w:rsidR="00704F45">
        <w:rPr>
          <w:sz w:val="20"/>
          <w:szCs w:val="20"/>
        </w:rPr>
        <w:t>untuk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embangu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kemampua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erancang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aplikasi</w:t>
      </w:r>
      <w:proofErr w:type="spellEnd"/>
      <w:r w:rsidR="00704F45">
        <w:rPr>
          <w:sz w:val="20"/>
          <w:szCs w:val="20"/>
        </w:rPr>
        <w:t xml:space="preserve"> yang </w:t>
      </w:r>
      <w:proofErr w:type="spellStart"/>
      <w:r w:rsidR="00704F45">
        <w:rPr>
          <w:sz w:val="20"/>
          <w:szCs w:val="20"/>
        </w:rPr>
        <w:t>terkoneksi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dengan</w:t>
      </w:r>
      <w:proofErr w:type="spellEnd"/>
      <w:r w:rsidR="00704F45">
        <w:rPr>
          <w:sz w:val="20"/>
          <w:szCs w:val="20"/>
        </w:rPr>
        <w:t xml:space="preserve"> basis data, </w:t>
      </w:r>
      <w:proofErr w:type="spellStart"/>
      <w:r w:rsidR="00704F45">
        <w:rPr>
          <w:sz w:val="20"/>
          <w:szCs w:val="20"/>
        </w:rPr>
        <w:t>serta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kerjasama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tim</w:t>
      </w:r>
      <w:proofErr w:type="spellEnd"/>
      <w:r w:rsidR="00704F45">
        <w:rPr>
          <w:sz w:val="20"/>
          <w:szCs w:val="20"/>
        </w:rPr>
        <w:t xml:space="preserve">, </w:t>
      </w:r>
      <w:proofErr w:type="spellStart"/>
      <w:r w:rsidR="00704F45">
        <w:rPr>
          <w:sz w:val="20"/>
          <w:szCs w:val="20"/>
        </w:rPr>
        <w:t>kolaborasi</w:t>
      </w:r>
      <w:proofErr w:type="spellEnd"/>
      <w:r w:rsidR="00704F45">
        <w:rPr>
          <w:sz w:val="20"/>
          <w:szCs w:val="20"/>
        </w:rPr>
        <w:t xml:space="preserve">, </w:t>
      </w:r>
      <w:proofErr w:type="spellStart"/>
      <w:r w:rsidR="00704F45">
        <w:rPr>
          <w:sz w:val="20"/>
          <w:szCs w:val="20"/>
        </w:rPr>
        <w:t>komunikasi</w:t>
      </w:r>
      <w:proofErr w:type="spellEnd"/>
      <w:r w:rsidR="00704F45">
        <w:rPr>
          <w:sz w:val="20"/>
          <w:szCs w:val="20"/>
        </w:rPr>
        <w:t xml:space="preserve"> dan </w:t>
      </w:r>
      <w:proofErr w:type="spellStart"/>
      <w:r w:rsidR="00704F45">
        <w:rPr>
          <w:sz w:val="20"/>
          <w:szCs w:val="20"/>
        </w:rPr>
        <w:t>refleksi</w:t>
      </w:r>
      <w:proofErr w:type="spellEnd"/>
      <w:r w:rsidR="00704F45">
        <w:rPr>
          <w:sz w:val="20"/>
          <w:szCs w:val="20"/>
        </w:rPr>
        <w:t xml:space="preserve">. </w:t>
      </w:r>
      <w:proofErr w:type="spellStart"/>
      <w:r w:rsidR="00704F45">
        <w:rPr>
          <w:sz w:val="20"/>
          <w:szCs w:val="20"/>
        </w:rPr>
        <w:t>Namu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proyek</w:t>
      </w:r>
      <w:proofErr w:type="spellEnd"/>
      <w:r w:rsidR="00704F45">
        <w:rPr>
          <w:sz w:val="20"/>
          <w:szCs w:val="20"/>
        </w:rPr>
        <w:t xml:space="preserve"> yang </w:t>
      </w:r>
      <w:proofErr w:type="spellStart"/>
      <w:r w:rsidR="00704F45">
        <w:rPr>
          <w:sz w:val="20"/>
          <w:szCs w:val="20"/>
        </w:rPr>
        <w:t>diberika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telah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emiliki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spesifikasi</w:t>
      </w:r>
      <w:proofErr w:type="spellEnd"/>
      <w:r w:rsidR="00704F45">
        <w:rPr>
          <w:sz w:val="20"/>
          <w:szCs w:val="20"/>
        </w:rPr>
        <w:t xml:space="preserve"> dan </w:t>
      </w:r>
      <w:proofErr w:type="spellStart"/>
      <w:r w:rsidR="00704F45">
        <w:rPr>
          <w:sz w:val="20"/>
          <w:szCs w:val="20"/>
        </w:rPr>
        <w:t>kebutuhan</w:t>
      </w:r>
      <w:proofErr w:type="spellEnd"/>
      <w:r w:rsidR="00704F45">
        <w:rPr>
          <w:sz w:val="20"/>
          <w:szCs w:val="20"/>
        </w:rPr>
        <w:t xml:space="preserve"> yang </w:t>
      </w:r>
      <w:proofErr w:type="spellStart"/>
      <w:r w:rsidR="00704F45">
        <w:rPr>
          <w:sz w:val="20"/>
          <w:szCs w:val="20"/>
        </w:rPr>
        <w:t>telah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dirancang</w:t>
      </w:r>
      <w:proofErr w:type="spellEnd"/>
      <w:r w:rsidR="00704F45">
        <w:rPr>
          <w:sz w:val="20"/>
          <w:szCs w:val="20"/>
        </w:rPr>
        <w:t xml:space="preserve"> oleh para </w:t>
      </w:r>
      <w:proofErr w:type="spellStart"/>
      <w:r w:rsidR="00704F45">
        <w:rPr>
          <w:sz w:val="20"/>
          <w:szCs w:val="20"/>
        </w:rPr>
        <w:t>dose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pengajar</w:t>
      </w:r>
      <w:proofErr w:type="spellEnd"/>
      <w:r w:rsidR="00704F45">
        <w:rPr>
          <w:sz w:val="20"/>
          <w:szCs w:val="20"/>
        </w:rPr>
        <w:t xml:space="preserve">, </w:t>
      </w:r>
      <w:proofErr w:type="spellStart"/>
      <w:r w:rsidR="00704F45">
        <w:rPr>
          <w:sz w:val="20"/>
          <w:szCs w:val="20"/>
        </w:rPr>
        <w:t>sehingga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fokus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ahasiswa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adalah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membantun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protipe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dari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proyek</w:t>
      </w:r>
      <w:proofErr w:type="spellEnd"/>
      <w:r w:rsidR="00704F45">
        <w:rPr>
          <w:sz w:val="20"/>
          <w:szCs w:val="20"/>
        </w:rPr>
        <w:t xml:space="preserve"> </w:t>
      </w:r>
      <w:proofErr w:type="spellStart"/>
      <w:r w:rsidR="00704F45">
        <w:rPr>
          <w:sz w:val="20"/>
          <w:szCs w:val="20"/>
        </w:rPr>
        <w:t>tersebut</w:t>
      </w:r>
      <w:proofErr w:type="spellEnd"/>
      <w:r w:rsidR="00704F45">
        <w:rPr>
          <w:sz w:val="20"/>
          <w:szCs w:val="20"/>
        </w:rPr>
        <w:t>.</w:t>
      </w:r>
    </w:p>
    <w:p w14:paraId="51ABF5A6" w14:textId="77777777" w:rsidR="00357F71" w:rsidRDefault="0058221F" w:rsidP="00357F71">
      <w:pPr>
        <w:ind w:left="709"/>
        <w:jc w:val="center"/>
        <w:rPr>
          <w:rFonts w:eastAsia="Adobe Fan Heiti Std B"/>
          <w:noProof/>
          <w:sz w:val="20"/>
          <w:szCs w:val="20"/>
        </w:rPr>
      </w:pPr>
      <w:r w:rsidRPr="007403B5">
        <w:rPr>
          <w:noProof/>
          <w:lang w:eastAsia="en-US"/>
        </w:rPr>
        <w:drawing>
          <wp:inline distT="0" distB="0" distL="0" distR="0" wp14:anchorId="13439C1F" wp14:editId="00A160D6">
            <wp:extent cx="5581650" cy="2752725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5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650" cy="2752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D9BB4D" w14:textId="6D99F034" w:rsidR="00357F71" w:rsidRPr="005C5513" w:rsidRDefault="00357F71" w:rsidP="005C5513">
      <w:pPr>
        <w:pStyle w:val="BodyTextIndent"/>
        <w:spacing w:line="240" w:lineRule="auto"/>
        <w:jc w:val="center"/>
        <w:rPr>
          <w:rFonts w:ascii="Cambria" w:eastAsia="MS Mincho" w:hAnsi="Cambria" w:cs="Arial"/>
          <w:i/>
          <w:sz w:val="20"/>
          <w:szCs w:val="20"/>
          <w:lang w:val="en-US" w:eastAsia="ja-JP"/>
        </w:rPr>
      </w:pPr>
      <w:r w:rsidRPr="00FB0919">
        <w:rPr>
          <w:rFonts w:ascii="Cambria" w:hAnsi="Cambria"/>
          <w:sz w:val="20"/>
          <w:szCs w:val="20"/>
        </w:rPr>
        <w:t xml:space="preserve">Gambar 1. </w:t>
      </w:r>
      <w:r w:rsidRPr="00C7326D">
        <w:rPr>
          <w:rFonts w:ascii="Cambria" w:hAnsi="Cambria"/>
          <w:i/>
          <w:sz w:val="20"/>
          <w:szCs w:val="20"/>
        </w:rPr>
        <w:t>Framework</w:t>
      </w:r>
      <w:r>
        <w:rPr>
          <w:rFonts w:ascii="Cambria" w:hAnsi="Cambria"/>
          <w:sz w:val="20"/>
          <w:szCs w:val="20"/>
        </w:rPr>
        <w:t xml:space="preserve"> CDIO</w:t>
      </w:r>
      <w:r w:rsidR="00704F45">
        <w:rPr>
          <w:rFonts w:ascii="Cambria" w:hAnsi="Cambria"/>
          <w:sz w:val="20"/>
          <w:szCs w:val="20"/>
          <w:lang w:val="en-US"/>
        </w:rPr>
        <w:t xml:space="preserve"> </w:t>
      </w:r>
      <w:proofErr w:type="spellStart"/>
      <w:r w:rsidR="00704F45">
        <w:rPr>
          <w:rFonts w:ascii="Cambria" w:hAnsi="Cambria"/>
          <w:sz w:val="20"/>
          <w:szCs w:val="20"/>
          <w:lang w:val="en-US"/>
        </w:rPr>
        <w:t>dengan</w:t>
      </w:r>
      <w:proofErr w:type="spellEnd"/>
      <w:r w:rsidR="00704F45">
        <w:rPr>
          <w:rFonts w:ascii="Cambria" w:hAnsi="Cambria"/>
          <w:sz w:val="20"/>
          <w:szCs w:val="20"/>
          <w:lang w:val="en-US"/>
        </w:rPr>
        <w:t xml:space="preserve"> </w:t>
      </w:r>
      <w:proofErr w:type="spellStart"/>
      <w:r w:rsidR="00704F45">
        <w:rPr>
          <w:rFonts w:ascii="Cambria" w:hAnsi="Cambria"/>
          <w:sz w:val="20"/>
          <w:szCs w:val="20"/>
          <w:lang w:val="en-US"/>
        </w:rPr>
        <w:t>fokus</w:t>
      </w:r>
      <w:proofErr w:type="spellEnd"/>
      <w:r w:rsidR="00704F45">
        <w:rPr>
          <w:rFonts w:ascii="Cambria" w:hAnsi="Cambria"/>
          <w:sz w:val="20"/>
          <w:szCs w:val="20"/>
          <w:lang w:val="en-US"/>
        </w:rPr>
        <w:t xml:space="preserve"> Implement dan Operate</w:t>
      </w:r>
    </w:p>
    <w:p w14:paraId="4BF35044" w14:textId="77777777" w:rsidR="000708B6" w:rsidRPr="00FB0919" w:rsidRDefault="000708B6" w:rsidP="000708B6">
      <w:pPr>
        <w:ind w:left="567"/>
        <w:jc w:val="center"/>
        <w:rPr>
          <w:rFonts w:ascii="Cambria" w:hAnsi="Cambria"/>
          <w:sz w:val="20"/>
          <w:szCs w:val="20"/>
          <w:lang w:eastAsia="en-US"/>
        </w:rPr>
      </w:pPr>
    </w:p>
    <w:tbl>
      <w:tblPr>
        <w:tblW w:w="4731" w:type="pct"/>
        <w:tblInd w:w="534" w:type="dxa"/>
        <w:tblLook w:val="04A0" w:firstRow="1" w:lastRow="0" w:firstColumn="1" w:lastColumn="0" w:noHBand="0" w:noVBand="1"/>
      </w:tblPr>
      <w:tblGrid>
        <w:gridCol w:w="6522"/>
        <w:gridCol w:w="2914"/>
      </w:tblGrid>
      <w:tr w:rsidR="003F562F" w:rsidRPr="00224CBE" w14:paraId="33C913E4" w14:textId="77777777" w:rsidTr="00417BC4">
        <w:tc>
          <w:tcPr>
            <w:tcW w:w="3456" w:type="pct"/>
          </w:tcPr>
          <w:p w14:paraId="505B0BA1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4FDA11E7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proofErr w:type="spellStart"/>
            <w:r w:rsidRPr="00C174BA">
              <w:rPr>
                <w:rFonts w:ascii="Cambria" w:hAnsi="Cambria" w:cs="Arial"/>
                <w:sz w:val="20"/>
                <w:szCs w:val="20"/>
              </w:rPr>
              <w:t>Menyetujui</w:t>
            </w:r>
            <w:proofErr w:type="spellEnd"/>
            <w:r w:rsidRPr="00C174BA">
              <w:rPr>
                <w:rFonts w:ascii="Cambria" w:hAnsi="Cambria" w:cs="Arial"/>
                <w:sz w:val="20"/>
                <w:szCs w:val="20"/>
              </w:rPr>
              <w:t>,</w:t>
            </w:r>
          </w:p>
          <w:p w14:paraId="7BEDB2C4" w14:textId="77777777" w:rsidR="003F562F" w:rsidRPr="00C174BA" w:rsidRDefault="0058221F" w:rsidP="00417BC4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noProof/>
                <w:lang w:eastAsia="en-US"/>
              </w:rPr>
              <w:drawing>
                <wp:anchor distT="0" distB="0" distL="114300" distR="114300" simplePos="0" relativeHeight="251659264" behindDoc="0" locked="0" layoutInCell="1" allowOverlap="1" wp14:anchorId="74D57527" wp14:editId="3BFC5088">
                  <wp:simplePos x="0" y="0"/>
                  <wp:positionH relativeFrom="margin">
                    <wp:posOffset>88900</wp:posOffset>
                  </wp:positionH>
                  <wp:positionV relativeFrom="margin">
                    <wp:posOffset>427355</wp:posOffset>
                  </wp:positionV>
                  <wp:extent cx="547370" cy="831850"/>
                  <wp:effectExtent l="0" t="0" r="5080" b="6350"/>
                  <wp:wrapNone/>
                  <wp:docPr id="20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614" t="41130" r="34970" b="32117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47370" cy="8318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proofErr w:type="spellStart"/>
            <w:r w:rsidR="003F562F" w:rsidRPr="00C174BA">
              <w:rPr>
                <w:rFonts w:ascii="Cambria" w:hAnsi="Cambria" w:cs="Arial"/>
                <w:sz w:val="20"/>
                <w:szCs w:val="20"/>
              </w:rPr>
              <w:t>Ketua</w:t>
            </w:r>
            <w:proofErr w:type="spellEnd"/>
            <w:r w:rsidR="003F562F" w:rsidRPr="00C174BA">
              <w:rPr>
                <w:rFonts w:ascii="Cambria" w:hAnsi="Cambria" w:cs="Arial"/>
                <w:sz w:val="20"/>
                <w:szCs w:val="20"/>
              </w:rPr>
              <w:t xml:space="preserve"> Program Studi</w:t>
            </w:r>
            <w:r w:rsidR="003F562F">
              <w:rPr>
                <w:rFonts w:ascii="Cambria" w:hAnsi="Cambria" w:cs="Arial"/>
                <w:sz w:val="20"/>
                <w:szCs w:val="20"/>
              </w:rPr>
              <w:t xml:space="preserve"> TRPL</w:t>
            </w:r>
          </w:p>
          <w:p w14:paraId="68EFFFF6" w14:textId="77777777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5A3B7CD2" w14:textId="77777777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3730792E" w14:textId="77777777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59A59AF9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41372450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7B78F371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6A2022D8" w14:textId="77777777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 xml:space="preserve"> </w:t>
            </w:r>
            <w:r w:rsidRPr="00C174BA">
              <w:rPr>
                <w:rFonts w:ascii="Cambria" w:hAnsi="Cambria" w:cs="Arial"/>
                <w:sz w:val="20"/>
                <w:szCs w:val="20"/>
              </w:rPr>
              <w:t>(</w:t>
            </w:r>
            <w:proofErr w:type="spellStart"/>
            <w:r>
              <w:rPr>
                <w:rFonts w:ascii="Cambria" w:hAnsi="Cambria" w:cs="Arial"/>
                <w:sz w:val="20"/>
                <w:szCs w:val="20"/>
              </w:rPr>
              <w:t>Supardianto</w:t>
            </w:r>
            <w:proofErr w:type="spellEnd"/>
            <w:r w:rsidRPr="00C174BA">
              <w:rPr>
                <w:rFonts w:ascii="Cambria" w:hAnsi="Cambria" w:cs="Arial"/>
                <w:sz w:val="20"/>
                <w:szCs w:val="20"/>
              </w:rPr>
              <w:t>)</w:t>
            </w:r>
          </w:p>
          <w:p w14:paraId="6DE5AEC7" w14:textId="77777777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 w:rsidRPr="00C174BA">
              <w:rPr>
                <w:rFonts w:ascii="Cambria" w:hAnsi="Cambria" w:cs="Arial"/>
                <w:sz w:val="20"/>
                <w:szCs w:val="20"/>
              </w:rPr>
              <w:t xml:space="preserve">  NIK</w:t>
            </w:r>
            <w:r>
              <w:rPr>
                <w:rFonts w:ascii="Cambria" w:hAnsi="Cambria" w:cs="Arial"/>
                <w:sz w:val="20"/>
                <w:szCs w:val="20"/>
              </w:rPr>
              <w:t>. 113105</w:t>
            </w:r>
          </w:p>
        </w:tc>
        <w:tc>
          <w:tcPr>
            <w:tcW w:w="1544" w:type="pct"/>
          </w:tcPr>
          <w:p w14:paraId="1F6F013B" w14:textId="77777777" w:rsidR="003F562F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008EEE82" w14:textId="77777777" w:rsidR="003F562F" w:rsidRPr="00224CBE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 w:rsidRPr="00224CBE">
              <w:rPr>
                <w:rFonts w:ascii="Cambria" w:hAnsi="Cambria" w:cs="Arial"/>
                <w:sz w:val="20"/>
                <w:szCs w:val="20"/>
              </w:rPr>
              <w:t>Batam,</w:t>
            </w:r>
            <w:r>
              <w:rPr>
                <w:rFonts w:ascii="Cambria" w:hAnsi="Cambria" w:cs="Arial"/>
                <w:sz w:val="20"/>
                <w:szCs w:val="20"/>
              </w:rPr>
              <w:t xml:space="preserve"> </w:t>
            </w:r>
          </w:p>
          <w:p w14:paraId="06609BF1" w14:textId="77777777" w:rsidR="003F562F" w:rsidRPr="00224CBE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 w:rsidRPr="00224CBE">
              <w:rPr>
                <w:rFonts w:ascii="Cambria" w:hAnsi="Cambria" w:cs="Arial"/>
                <w:sz w:val="20"/>
                <w:szCs w:val="20"/>
              </w:rPr>
              <w:t xml:space="preserve">Tim </w:t>
            </w:r>
            <w:proofErr w:type="spellStart"/>
            <w:r w:rsidRPr="00224CBE">
              <w:rPr>
                <w:rFonts w:ascii="Cambria" w:hAnsi="Cambria" w:cs="Arial"/>
                <w:sz w:val="20"/>
                <w:szCs w:val="20"/>
              </w:rPr>
              <w:t>Kurikulum</w:t>
            </w:r>
            <w:proofErr w:type="spellEnd"/>
            <w:r w:rsidRPr="00224CBE">
              <w:rPr>
                <w:rFonts w:ascii="Cambria" w:hAnsi="Cambria" w:cs="Arial"/>
                <w:sz w:val="20"/>
                <w:szCs w:val="20"/>
              </w:rPr>
              <w:t xml:space="preserve"> Program Studi</w:t>
            </w:r>
            <w:r>
              <w:rPr>
                <w:rFonts w:ascii="Cambria" w:hAnsi="Cambria" w:cs="Arial"/>
                <w:sz w:val="20"/>
                <w:szCs w:val="20"/>
              </w:rPr>
              <w:t xml:space="preserve"> TRPL</w:t>
            </w:r>
          </w:p>
          <w:p w14:paraId="434B0E32" w14:textId="77777777" w:rsidR="003F562F" w:rsidRPr="00224CBE" w:rsidRDefault="003F562F" w:rsidP="00417BC4">
            <w:pPr>
              <w:jc w:val="center"/>
              <w:rPr>
                <w:rFonts w:ascii="Cambria" w:hAnsi="Cambria" w:cs="Arial"/>
                <w:sz w:val="20"/>
                <w:szCs w:val="20"/>
              </w:rPr>
            </w:pPr>
          </w:p>
          <w:p w14:paraId="316C687E" w14:textId="77777777" w:rsidR="003F562F" w:rsidRPr="00224CBE" w:rsidRDefault="003F562F" w:rsidP="00417BC4">
            <w:pPr>
              <w:jc w:val="center"/>
              <w:rPr>
                <w:rFonts w:ascii="Cambria" w:hAnsi="Cambria" w:cs="Arial"/>
                <w:sz w:val="20"/>
                <w:szCs w:val="20"/>
              </w:rPr>
            </w:pPr>
          </w:p>
          <w:p w14:paraId="26F17993" w14:textId="77777777" w:rsidR="003F562F" w:rsidRPr="00224CBE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18D1C10A" w14:textId="572BAE5A" w:rsidR="003F562F" w:rsidRPr="00C174BA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>
              <w:rPr>
                <w:rFonts w:ascii="Cambria" w:hAnsi="Cambria" w:cs="Arial"/>
                <w:sz w:val="20"/>
                <w:szCs w:val="20"/>
              </w:rPr>
              <w:t xml:space="preserve"> </w:t>
            </w:r>
            <w:r w:rsidRPr="00C174BA">
              <w:rPr>
                <w:rFonts w:ascii="Cambria" w:hAnsi="Cambria" w:cs="Arial"/>
                <w:sz w:val="20"/>
                <w:szCs w:val="20"/>
              </w:rPr>
              <w:t>(</w:t>
            </w:r>
            <w:r w:rsidR="00846D06">
              <w:rPr>
                <w:rFonts w:ascii="Cambria" w:hAnsi="Cambria" w:cs="Arial"/>
                <w:sz w:val="20"/>
                <w:szCs w:val="20"/>
              </w:rPr>
              <w:t xml:space="preserve">                              </w:t>
            </w:r>
            <w:r w:rsidRPr="00C174BA">
              <w:rPr>
                <w:rFonts w:ascii="Cambria" w:hAnsi="Cambria" w:cs="Arial"/>
                <w:sz w:val="20"/>
                <w:szCs w:val="20"/>
              </w:rPr>
              <w:t>)</w:t>
            </w:r>
          </w:p>
          <w:p w14:paraId="41E75ECB" w14:textId="77777777" w:rsidR="003F562F" w:rsidRPr="00224CBE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  <w:r w:rsidRPr="00C174BA">
              <w:rPr>
                <w:rFonts w:ascii="Cambria" w:hAnsi="Cambria" w:cs="Arial"/>
                <w:sz w:val="20"/>
                <w:szCs w:val="20"/>
              </w:rPr>
              <w:t xml:space="preserve">  NIK</w:t>
            </w:r>
            <w:r>
              <w:rPr>
                <w:rFonts w:ascii="Cambria" w:hAnsi="Cambria" w:cs="Arial"/>
                <w:sz w:val="20"/>
                <w:szCs w:val="20"/>
              </w:rPr>
              <w:t xml:space="preserve">. </w:t>
            </w:r>
          </w:p>
          <w:p w14:paraId="642C7A7E" w14:textId="77777777" w:rsidR="003F562F" w:rsidRPr="00224CBE" w:rsidRDefault="003F562F" w:rsidP="00417BC4">
            <w:pPr>
              <w:rPr>
                <w:rFonts w:ascii="Cambria" w:hAnsi="Cambria" w:cs="Arial"/>
                <w:sz w:val="20"/>
                <w:szCs w:val="20"/>
              </w:rPr>
            </w:pPr>
          </w:p>
          <w:p w14:paraId="1964316E" w14:textId="77777777" w:rsidR="003F562F" w:rsidRPr="00224CBE" w:rsidRDefault="003F562F" w:rsidP="00417BC4">
            <w:pPr>
              <w:rPr>
                <w:rFonts w:ascii="Cambria" w:hAnsi="Cambria" w:cs="Arial"/>
                <w:b/>
                <w:bCs/>
                <w:sz w:val="20"/>
                <w:szCs w:val="20"/>
              </w:rPr>
            </w:pPr>
          </w:p>
        </w:tc>
      </w:tr>
    </w:tbl>
    <w:p w14:paraId="46377084" w14:textId="77777777" w:rsidR="005C70FC" w:rsidRPr="00025B54" w:rsidRDefault="005C70FC" w:rsidP="005633E2">
      <w:pPr>
        <w:jc w:val="both"/>
        <w:rPr>
          <w:rFonts w:ascii="Cambria" w:hAnsi="Cambria" w:cs="Arial"/>
          <w:sz w:val="20"/>
          <w:szCs w:val="20"/>
        </w:rPr>
      </w:pPr>
    </w:p>
    <w:sectPr w:rsidR="005C70FC" w:rsidRPr="00025B54" w:rsidSect="001043E3">
      <w:headerReference w:type="default" r:id="rId21"/>
      <w:pgSz w:w="12240" w:h="15840"/>
      <w:pgMar w:top="1134" w:right="1134" w:bottom="1134" w:left="1134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40585D5" w14:textId="77777777" w:rsidR="00BF3C69" w:rsidRDefault="00BF3C69">
      <w:r>
        <w:separator/>
      </w:r>
    </w:p>
  </w:endnote>
  <w:endnote w:type="continuationSeparator" w:id="0">
    <w:p w14:paraId="4403AC33" w14:textId="77777777" w:rsidR="00BF3C69" w:rsidRDefault="00BF3C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MT">
    <w:altName w:val="Arial"/>
    <w:panose1 w:val="00000000000000000000"/>
    <w:charset w:val="00"/>
    <w:family w:val="roman"/>
    <w:notTrueType/>
    <w:pitch w:val="default"/>
  </w:font>
  <w:font w:name="Arial MT">
    <w:altName w:val="Arial"/>
    <w:charset w:val="01"/>
    <w:family w:val="swiss"/>
    <w:pitch w:val="variable"/>
  </w:font>
  <w:font w:name="Adobe Fan Heiti Std B">
    <w:altName w:val="Yu Gothic"/>
    <w:panose1 w:val="00000000000000000000"/>
    <w:charset w:val="80"/>
    <w:family w:val="swiss"/>
    <w:notTrueType/>
    <w:pitch w:val="variable"/>
    <w:sig w:usb0="00000203" w:usb1="1A0F1900" w:usb2="00000016" w:usb3="00000000" w:csb0="00120005" w:csb1="00000000"/>
  </w:font>
  <w:font w:name="Wingdings-Regular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5C24C31" w14:textId="77777777" w:rsidR="00BF3C69" w:rsidRDefault="00BF3C69">
      <w:r>
        <w:separator/>
      </w:r>
    </w:p>
  </w:footnote>
  <w:footnote w:type="continuationSeparator" w:id="0">
    <w:p w14:paraId="5A17D905" w14:textId="77777777" w:rsidR="00BF3C69" w:rsidRDefault="00BF3C6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4813" w:type="pct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1401"/>
      <w:gridCol w:w="11663"/>
    </w:tblGrid>
    <w:tr w:rsidR="00F96EFD" w:rsidRPr="00A23DB3" w14:paraId="574116E9" w14:textId="77777777" w:rsidTr="00F96EFD">
      <w:tc>
        <w:tcPr>
          <w:tcW w:w="521" w:type="pct"/>
          <w:shd w:val="clear" w:color="auto" w:fill="auto"/>
        </w:tcPr>
        <w:p w14:paraId="06A98595" w14:textId="77777777" w:rsidR="00F96EFD" w:rsidRPr="00A23DB3" w:rsidRDefault="0058221F" w:rsidP="00AE001E">
          <w:pPr>
            <w:pStyle w:val="Header"/>
            <w:rPr>
              <w:lang w:val="id-ID"/>
            </w:rPr>
          </w:pPr>
          <w:r w:rsidRPr="0006607D">
            <w:rPr>
              <w:noProof/>
              <w:color w:val="000000"/>
              <w:lang w:val="en-US" w:eastAsia="en-US"/>
            </w:rPr>
            <w:drawing>
              <wp:inline distT="0" distB="0" distL="0" distR="0" wp14:anchorId="18F30C17" wp14:editId="3F2393F7">
                <wp:extent cx="752475" cy="590550"/>
                <wp:effectExtent l="0" t="0" r="0" b="0"/>
                <wp:docPr id="22" name="Picture 1505227427" descr="Description: LOGO POLITEKNIK NEGERI BATAM NEW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505227427" descr="Description: LOGO POLITEKNIK NEGERI BATAM NEW"/>
                        <pic:cNvPicPr>
                          <a:picLocks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52475" cy="5905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479" w:type="pct"/>
          <w:shd w:val="clear" w:color="auto" w:fill="auto"/>
          <w:vAlign w:val="center"/>
        </w:tcPr>
        <w:p w14:paraId="30764F77" w14:textId="77777777" w:rsidR="00F96EFD" w:rsidRPr="00257D0E" w:rsidRDefault="00F96EFD" w:rsidP="00AE001E">
          <w:pPr>
            <w:pStyle w:val="Header"/>
            <w:spacing w:line="360" w:lineRule="auto"/>
            <w:rPr>
              <w:rFonts w:ascii="Arial" w:hAnsi="Arial" w:cs="Arial"/>
              <w:b/>
              <w:lang w:val="id-ID"/>
            </w:rPr>
          </w:pPr>
          <w:r w:rsidRPr="00257D0E">
            <w:rPr>
              <w:rFonts w:ascii="Arial" w:hAnsi="Arial" w:cs="Arial"/>
              <w:b/>
              <w:lang w:val="en-US"/>
            </w:rPr>
            <w:t>No.FO.6.1.2-V</w:t>
          </w:r>
          <w:r w:rsidR="009D5278">
            <w:rPr>
              <w:rFonts w:ascii="Arial" w:hAnsi="Arial" w:cs="Arial"/>
              <w:b/>
              <w:lang w:val="en-US"/>
            </w:rPr>
            <w:t>7</w:t>
          </w:r>
          <w:r w:rsidRPr="00257D0E">
            <w:rPr>
              <w:rFonts w:ascii="Arial" w:hAnsi="Arial" w:cs="Arial"/>
              <w:b/>
              <w:lang w:val="id-ID"/>
            </w:rPr>
            <w:t xml:space="preserve"> Format </w:t>
          </w:r>
          <w:proofErr w:type="spellStart"/>
          <w:r w:rsidRPr="00257D0E">
            <w:rPr>
              <w:rFonts w:ascii="Arial" w:hAnsi="Arial" w:cs="Arial"/>
              <w:b/>
              <w:lang w:val="en-US"/>
            </w:rPr>
            <w:t>Rencana</w:t>
          </w:r>
          <w:proofErr w:type="spellEnd"/>
          <w:r w:rsidRPr="00257D0E">
            <w:rPr>
              <w:rFonts w:ascii="Arial" w:hAnsi="Arial" w:cs="Arial"/>
              <w:b/>
              <w:lang w:val="en-US"/>
            </w:rPr>
            <w:t xml:space="preserve"> Pembelajaran Semester (RPS)</w:t>
          </w:r>
        </w:p>
        <w:p w14:paraId="45D353C2" w14:textId="77777777" w:rsidR="00F96EFD" w:rsidRPr="0059016B" w:rsidRDefault="009D5278" w:rsidP="00AE001E">
          <w:pPr>
            <w:pStyle w:val="Header"/>
            <w:spacing w:line="360" w:lineRule="auto"/>
            <w:rPr>
              <w:rFonts w:ascii="Arial" w:hAnsi="Arial" w:cs="Arial"/>
              <w:b/>
              <w:highlight w:val="yellow"/>
              <w:lang w:val="en-GB"/>
            </w:rPr>
          </w:pPr>
          <w:r>
            <w:rPr>
              <w:rFonts w:ascii="Arial" w:hAnsi="Arial" w:cs="Arial"/>
              <w:b/>
              <w:lang w:val="en-GB"/>
            </w:rPr>
            <w:t>07 Agustus 2023</w:t>
          </w:r>
        </w:p>
      </w:tc>
    </w:tr>
  </w:tbl>
  <w:p w14:paraId="7718D5E3" w14:textId="77777777" w:rsidR="00F96EFD" w:rsidRDefault="00F96EF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4813" w:type="pct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1401"/>
      <w:gridCol w:w="8198"/>
    </w:tblGrid>
    <w:tr w:rsidR="00843D24" w:rsidRPr="00A23DB3" w14:paraId="3D2512D9" w14:textId="77777777" w:rsidTr="00F96EFD">
      <w:tc>
        <w:tcPr>
          <w:tcW w:w="521" w:type="pct"/>
          <w:shd w:val="clear" w:color="auto" w:fill="auto"/>
        </w:tcPr>
        <w:p w14:paraId="379BEDFE" w14:textId="77777777" w:rsidR="00843D24" w:rsidRPr="00A23DB3" w:rsidRDefault="0058221F" w:rsidP="00AE001E">
          <w:pPr>
            <w:pStyle w:val="Header"/>
            <w:rPr>
              <w:lang w:val="id-ID"/>
            </w:rPr>
          </w:pPr>
          <w:r w:rsidRPr="0006607D">
            <w:rPr>
              <w:noProof/>
              <w:color w:val="000000"/>
              <w:lang w:val="en-US" w:eastAsia="en-US"/>
            </w:rPr>
            <w:drawing>
              <wp:inline distT="0" distB="0" distL="0" distR="0" wp14:anchorId="52F03AC1" wp14:editId="650AD7A7">
                <wp:extent cx="752475" cy="590550"/>
                <wp:effectExtent l="0" t="0" r="0" b="0"/>
                <wp:docPr id="4" name="Picture 1166679658" descr="Description: LOGO POLITEKNIK NEGERI BATAM NEW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166679658" descr="Description: LOGO POLITEKNIK NEGERI BATAM NEW"/>
                        <pic:cNvPicPr>
                          <a:picLocks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52475" cy="5905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479" w:type="pct"/>
          <w:shd w:val="clear" w:color="auto" w:fill="auto"/>
          <w:vAlign w:val="center"/>
        </w:tcPr>
        <w:p w14:paraId="7405EC68" w14:textId="77777777" w:rsidR="00843D24" w:rsidRPr="00257D0E" w:rsidRDefault="00843D24" w:rsidP="00AE001E">
          <w:pPr>
            <w:pStyle w:val="Header"/>
            <w:spacing w:line="360" w:lineRule="auto"/>
            <w:rPr>
              <w:rFonts w:ascii="Arial" w:hAnsi="Arial" w:cs="Arial"/>
              <w:b/>
              <w:lang w:val="id-ID"/>
            </w:rPr>
          </w:pPr>
          <w:r w:rsidRPr="00257D0E">
            <w:rPr>
              <w:rFonts w:ascii="Arial" w:hAnsi="Arial" w:cs="Arial"/>
              <w:b/>
              <w:lang w:val="en-US"/>
            </w:rPr>
            <w:t>No.FO.6.1.2-V6</w:t>
          </w:r>
          <w:r w:rsidRPr="00257D0E">
            <w:rPr>
              <w:rFonts w:ascii="Arial" w:hAnsi="Arial" w:cs="Arial"/>
              <w:b/>
              <w:lang w:val="id-ID"/>
            </w:rPr>
            <w:t xml:space="preserve"> </w:t>
          </w:r>
          <w:r w:rsidRPr="00257D0E">
            <w:rPr>
              <w:rFonts w:ascii="Arial" w:hAnsi="Arial" w:cs="Arial"/>
              <w:b/>
              <w:lang w:val="id-ID"/>
            </w:rPr>
            <w:t xml:space="preserve">Format </w:t>
          </w:r>
          <w:proofErr w:type="spellStart"/>
          <w:r w:rsidRPr="00257D0E">
            <w:rPr>
              <w:rFonts w:ascii="Arial" w:hAnsi="Arial" w:cs="Arial"/>
              <w:b/>
              <w:lang w:val="en-US"/>
            </w:rPr>
            <w:t>Rencana</w:t>
          </w:r>
          <w:proofErr w:type="spellEnd"/>
          <w:r w:rsidRPr="00257D0E">
            <w:rPr>
              <w:rFonts w:ascii="Arial" w:hAnsi="Arial" w:cs="Arial"/>
              <w:b/>
              <w:lang w:val="en-US"/>
            </w:rPr>
            <w:t xml:space="preserve"> Pembelajaran Semester (RPS)</w:t>
          </w:r>
        </w:p>
        <w:p w14:paraId="224B4865" w14:textId="77777777" w:rsidR="00843D24" w:rsidRPr="0059016B" w:rsidRDefault="00843D24" w:rsidP="00AE001E">
          <w:pPr>
            <w:pStyle w:val="Header"/>
            <w:spacing w:line="360" w:lineRule="auto"/>
            <w:rPr>
              <w:rFonts w:ascii="Arial" w:hAnsi="Arial" w:cs="Arial"/>
              <w:b/>
              <w:highlight w:val="yellow"/>
              <w:lang w:val="en-GB"/>
            </w:rPr>
          </w:pPr>
          <w:r>
            <w:rPr>
              <w:rFonts w:ascii="Arial" w:hAnsi="Arial" w:cs="Arial"/>
              <w:b/>
              <w:lang w:val="en-GB"/>
            </w:rPr>
            <w:t>23 November 2022</w:t>
          </w:r>
        </w:p>
      </w:tc>
    </w:tr>
  </w:tbl>
  <w:p w14:paraId="5250E599" w14:textId="77777777" w:rsidR="00843D24" w:rsidRDefault="00843D2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E2F4266" w14:textId="77777777" w:rsidR="000708B6" w:rsidRDefault="000708B6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5000" w:type="pct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1401"/>
      <w:gridCol w:w="12171"/>
    </w:tblGrid>
    <w:tr w:rsidR="000708B6" w:rsidRPr="00A23DB3" w14:paraId="60705FC2" w14:textId="77777777" w:rsidTr="0070088E">
      <w:tc>
        <w:tcPr>
          <w:tcW w:w="388" w:type="pct"/>
          <w:shd w:val="clear" w:color="auto" w:fill="auto"/>
        </w:tcPr>
        <w:p w14:paraId="5DBCF910" w14:textId="77777777" w:rsidR="000708B6" w:rsidRPr="00A23DB3" w:rsidRDefault="0058221F" w:rsidP="00AE001E">
          <w:pPr>
            <w:pStyle w:val="Header"/>
            <w:rPr>
              <w:lang w:val="id-ID"/>
            </w:rPr>
          </w:pPr>
          <w:r w:rsidRPr="000708B6">
            <w:rPr>
              <w:noProof/>
              <w:color w:val="000000"/>
              <w:lang w:val="en-US" w:eastAsia="en-US"/>
            </w:rPr>
            <w:drawing>
              <wp:inline distT="0" distB="0" distL="0" distR="0" wp14:anchorId="6BFFFDD4" wp14:editId="56B997E3">
                <wp:extent cx="752475" cy="590550"/>
                <wp:effectExtent l="0" t="0" r="0" b="0"/>
                <wp:docPr id="5" name="Picture 5" descr="Description: LOGO POLITEKNIK NEGERI BATAM NEW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5" descr="Description: LOGO POLITEKNIK NEGERI BATAM NEW"/>
                        <pic:cNvPicPr>
                          <a:picLocks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52475" cy="5905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612" w:type="pct"/>
          <w:shd w:val="clear" w:color="auto" w:fill="auto"/>
          <w:vAlign w:val="center"/>
        </w:tcPr>
        <w:p w14:paraId="35ABD506" w14:textId="77777777" w:rsidR="000708B6" w:rsidRPr="00257D0E" w:rsidRDefault="000708B6" w:rsidP="00BA49AE">
          <w:pPr>
            <w:pStyle w:val="Header"/>
            <w:spacing w:line="360" w:lineRule="auto"/>
            <w:rPr>
              <w:rFonts w:ascii="Arial" w:hAnsi="Arial" w:cs="Arial"/>
              <w:b/>
              <w:lang w:val="id-ID"/>
            </w:rPr>
          </w:pPr>
          <w:r w:rsidRPr="00257D0E">
            <w:rPr>
              <w:rFonts w:ascii="Arial" w:hAnsi="Arial" w:cs="Arial"/>
              <w:b/>
              <w:lang w:val="en-US"/>
            </w:rPr>
            <w:t>No.FO.6.1.2-V6</w:t>
          </w:r>
          <w:r w:rsidRPr="00257D0E">
            <w:rPr>
              <w:rFonts w:ascii="Arial" w:hAnsi="Arial" w:cs="Arial"/>
              <w:b/>
              <w:lang w:val="id-ID"/>
            </w:rPr>
            <w:t xml:space="preserve"> </w:t>
          </w:r>
          <w:r w:rsidRPr="00257D0E">
            <w:rPr>
              <w:rFonts w:ascii="Arial" w:hAnsi="Arial" w:cs="Arial"/>
              <w:b/>
              <w:lang w:val="id-ID"/>
            </w:rPr>
            <w:t xml:space="preserve">Format </w:t>
          </w:r>
          <w:proofErr w:type="spellStart"/>
          <w:r w:rsidRPr="00257D0E">
            <w:rPr>
              <w:rFonts w:ascii="Arial" w:hAnsi="Arial" w:cs="Arial"/>
              <w:b/>
              <w:lang w:val="en-US"/>
            </w:rPr>
            <w:t>Rencana</w:t>
          </w:r>
          <w:proofErr w:type="spellEnd"/>
          <w:r w:rsidRPr="00257D0E">
            <w:rPr>
              <w:rFonts w:ascii="Arial" w:hAnsi="Arial" w:cs="Arial"/>
              <w:b/>
              <w:lang w:val="en-US"/>
            </w:rPr>
            <w:t xml:space="preserve"> Pembelajaran Semester (RPS)</w:t>
          </w:r>
        </w:p>
        <w:p w14:paraId="1C180479" w14:textId="77777777" w:rsidR="000708B6" w:rsidRPr="00613C0F" w:rsidRDefault="000708B6" w:rsidP="00BA49AE">
          <w:pPr>
            <w:pStyle w:val="Header"/>
            <w:spacing w:line="360" w:lineRule="auto"/>
            <w:rPr>
              <w:rFonts w:ascii="Arial" w:hAnsi="Arial" w:cs="Arial"/>
              <w:b/>
              <w:strike/>
              <w:lang w:val="en-GB"/>
            </w:rPr>
          </w:pPr>
          <w:r>
            <w:rPr>
              <w:rFonts w:ascii="Arial" w:hAnsi="Arial" w:cs="Arial"/>
              <w:b/>
              <w:lang w:val="en-GB"/>
            </w:rPr>
            <w:t>23 November 2022</w:t>
          </w:r>
        </w:p>
      </w:tc>
    </w:tr>
  </w:tbl>
  <w:p w14:paraId="52169275" w14:textId="77777777" w:rsidR="000708B6" w:rsidRDefault="000708B6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30FBF32" w14:textId="77777777" w:rsidR="000708B6" w:rsidRDefault="000708B6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tbl>
    <w:tblPr>
      <w:tblW w:w="5000" w:type="pct"/>
      <w:tblBorders>
        <w:bottom w:val="single" w:sz="4" w:space="0" w:color="auto"/>
        <w:insideH w:val="single" w:sz="4" w:space="0" w:color="auto"/>
      </w:tblBorders>
      <w:tblLook w:val="04A0" w:firstRow="1" w:lastRow="0" w:firstColumn="1" w:lastColumn="0" w:noHBand="0" w:noVBand="1"/>
    </w:tblPr>
    <w:tblGrid>
      <w:gridCol w:w="1401"/>
      <w:gridCol w:w="12171"/>
    </w:tblGrid>
    <w:tr w:rsidR="005667B4" w:rsidRPr="00A23DB3" w14:paraId="65CFD729" w14:textId="77777777" w:rsidTr="0070088E">
      <w:tc>
        <w:tcPr>
          <w:tcW w:w="388" w:type="pct"/>
          <w:shd w:val="clear" w:color="auto" w:fill="auto"/>
        </w:tcPr>
        <w:p w14:paraId="7AB956E3" w14:textId="77777777" w:rsidR="005667B4" w:rsidRPr="00A23DB3" w:rsidRDefault="0058221F" w:rsidP="00AE001E">
          <w:pPr>
            <w:pStyle w:val="Header"/>
            <w:rPr>
              <w:lang w:val="id-ID"/>
            </w:rPr>
          </w:pPr>
          <w:r w:rsidRPr="00A23DB3">
            <w:rPr>
              <w:noProof/>
              <w:color w:val="000000"/>
              <w:lang w:val="en-US" w:eastAsia="en-US"/>
            </w:rPr>
            <w:drawing>
              <wp:inline distT="0" distB="0" distL="0" distR="0" wp14:anchorId="2904D2A2" wp14:editId="39114B4C">
                <wp:extent cx="752475" cy="600075"/>
                <wp:effectExtent l="0" t="0" r="0" b="9525"/>
                <wp:docPr id="6" name="Picture 2" descr="Description: LOGO POLITEKNIK NEGERI BATAM NEW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Description: LOGO POLITEKNIK NEGERI BATAM NEW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52475" cy="6000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612" w:type="pct"/>
          <w:shd w:val="clear" w:color="auto" w:fill="auto"/>
          <w:vAlign w:val="center"/>
        </w:tcPr>
        <w:p w14:paraId="3347291E" w14:textId="77777777" w:rsidR="005667B4" w:rsidRPr="00257D0E" w:rsidRDefault="005667B4" w:rsidP="00BA49AE">
          <w:pPr>
            <w:pStyle w:val="Header"/>
            <w:spacing w:line="360" w:lineRule="auto"/>
            <w:rPr>
              <w:rFonts w:ascii="Arial" w:hAnsi="Arial" w:cs="Arial"/>
              <w:b/>
              <w:lang w:val="id-ID"/>
            </w:rPr>
          </w:pPr>
          <w:r w:rsidRPr="00257D0E">
            <w:rPr>
              <w:rFonts w:ascii="Arial" w:hAnsi="Arial" w:cs="Arial"/>
              <w:b/>
              <w:lang w:val="en-US"/>
            </w:rPr>
            <w:t>No.FO.6.1.2-V6</w:t>
          </w:r>
          <w:r w:rsidRPr="00257D0E">
            <w:rPr>
              <w:rFonts w:ascii="Arial" w:hAnsi="Arial" w:cs="Arial"/>
              <w:b/>
              <w:lang w:val="id-ID"/>
            </w:rPr>
            <w:t xml:space="preserve"> </w:t>
          </w:r>
          <w:r w:rsidRPr="00257D0E">
            <w:rPr>
              <w:rFonts w:ascii="Arial" w:hAnsi="Arial" w:cs="Arial"/>
              <w:b/>
              <w:lang w:val="id-ID"/>
            </w:rPr>
            <w:t xml:space="preserve">Format </w:t>
          </w:r>
          <w:proofErr w:type="spellStart"/>
          <w:r w:rsidRPr="00257D0E">
            <w:rPr>
              <w:rFonts w:ascii="Arial" w:hAnsi="Arial" w:cs="Arial"/>
              <w:b/>
              <w:lang w:val="en-US"/>
            </w:rPr>
            <w:t>Rencana</w:t>
          </w:r>
          <w:proofErr w:type="spellEnd"/>
          <w:r w:rsidRPr="00257D0E">
            <w:rPr>
              <w:rFonts w:ascii="Arial" w:hAnsi="Arial" w:cs="Arial"/>
              <w:b/>
              <w:lang w:val="en-US"/>
            </w:rPr>
            <w:t xml:space="preserve"> Pembelajaran Semester (RPS)</w:t>
          </w:r>
        </w:p>
        <w:p w14:paraId="4C01380B" w14:textId="77777777" w:rsidR="005667B4" w:rsidRPr="00613C0F" w:rsidRDefault="007405F2" w:rsidP="00BA49AE">
          <w:pPr>
            <w:pStyle w:val="Header"/>
            <w:spacing w:line="360" w:lineRule="auto"/>
            <w:rPr>
              <w:rFonts w:ascii="Arial" w:hAnsi="Arial" w:cs="Arial"/>
              <w:b/>
              <w:strike/>
              <w:lang w:val="en-GB"/>
            </w:rPr>
          </w:pPr>
          <w:r>
            <w:rPr>
              <w:rFonts w:ascii="Arial" w:hAnsi="Arial" w:cs="Arial"/>
              <w:b/>
              <w:lang w:val="en-GB"/>
            </w:rPr>
            <w:t>23</w:t>
          </w:r>
          <w:r w:rsidR="006D603F">
            <w:rPr>
              <w:rFonts w:ascii="Arial" w:hAnsi="Arial" w:cs="Arial"/>
              <w:b/>
              <w:lang w:val="en-GB"/>
            </w:rPr>
            <w:t xml:space="preserve"> November 2022</w:t>
          </w:r>
        </w:p>
      </w:tc>
    </w:tr>
  </w:tbl>
  <w:p w14:paraId="717E1F93" w14:textId="77777777" w:rsidR="005667B4" w:rsidRDefault="005667B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6E0A9C"/>
    <w:multiLevelType w:val="hybridMultilevel"/>
    <w:tmpl w:val="5F2204D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5065A1"/>
    <w:multiLevelType w:val="hybridMultilevel"/>
    <w:tmpl w:val="5400EE1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C15F8D"/>
    <w:multiLevelType w:val="hybridMultilevel"/>
    <w:tmpl w:val="B67643E4"/>
    <w:lvl w:ilvl="0" w:tplc="124AEEB0">
      <w:start w:val="1"/>
      <w:numFmt w:val="lowerLetter"/>
      <w:lvlText w:val="%1."/>
      <w:lvlJc w:val="left"/>
      <w:pPr>
        <w:ind w:left="1440" w:hanging="360"/>
      </w:pPr>
      <w:rPr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0AA6234F"/>
    <w:multiLevelType w:val="hybridMultilevel"/>
    <w:tmpl w:val="EFDA36AA"/>
    <w:lvl w:ilvl="0" w:tplc="38090001">
      <w:start w:val="1"/>
      <w:numFmt w:val="bullet"/>
      <w:lvlText w:val=""/>
      <w:lvlJc w:val="left"/>
      <w:pPr>
        <w:ind w:left="690" w:hanging="360"/>
      </w:pPr>
      <w:rPr>
        <w:rFonts w:ascii="Symbol" w:hAnsi="Symbol" w:hint="default"/>
      </w:rPr>
    </w:lvl>
    <w:lvl w:ilvl="1" w:tplc="29308188">
      <w:numFmt w:val="bullet"/>
      <w:lvlText w:val="•"/>
      <w:lvlJc w:val="left"/>
      <w:pPr>
        <w:ind w:left="1410" w:hanging="360"/>
      </w:pPr>
      <w:rPr>
        <w:rFonts w:ascii="Cambria" w:eastAsia="Calibri" w:hAnsi="Cambria" w:cs="Times New Roman" w:hint="default"/>
      </w:rPr>
    </w:lvl>
    <w:lvl w:ilvl="2" w:tplc="38090005" w:tentative="1">
      <w:start w:val="1"/>
      <w:numFmt w:val="bullet"/>
      <w:lvlText w:val=""/>
      <w:lvlJc w:val="left"/>
      <w:pPr>
        <w:ind w:left="213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5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57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29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1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3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50" w:hanging="360"/>
      </w:pPr>
      <w:rPr>
        <w:rFonts w:ascii="Wingdings" w:hAnsi="Wingdings" w:hint="default"/>
      </w:rPr>
    </w:lvl>
  </w:abstractNum>
  <w:abstractNum w:abstractNumId="4" w15:restartNumberingAfterBreak="0">
    <w:nsid w:val="14A249F3"/>
    <w:multiLevelType w:val="hybridMultilevel"/>
    <w:tmpl w:val="CCFA46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CE10DBD"/>
    <w:multiLevelType w:val="multilevel"/>
    <w:tmpl w:val="1CE10DBD"/>
    <w:lvl w:ilvl="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7DB24E2"/>
    <w:multiLevelType w:val="hybridMultilevel"/>
    <w:tmpl w:val="5F1AC58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8417FC8"/>
    <w:multiLevelType w:val="hybridMultilevel"/>
    <w:tmpl w:val="6624CA88"/>
    <w:lvl w:ilvl="0" w:tplc="0409000F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36312ABF"/>
    <w:multiLevelType w:val="hybridMultilevel"/>
    <w:tmpl w:val="24AEAA5E"/>
    <w:lvl w:ilvl="0" w:tplc="9596385C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8F84672"/>
    <w:multiLevelType w:val="hybridMultilevel"/>
    <w:tmpl w:val="76B688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9093F85"/>
    <w:multiLevelType w:val="hybridMultilevel"/>
    <w:tmpl w:val="23F6DA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6B08B5"/>
    <w:multiLevelType w:val="hybridMultilevel"/>
    <w:tmpl w:val="15500B00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E4F0C14"/>
    <w:multiLevelType w:val="hybridMultilevel"/>
    <w:tmpl w:val="1B4A3846"/>
    <w:lvl w:ilvl="0" w:tplc="04090005">
      <w:start w:val="1"/>
      <w:numFmt w:val="bullet"/>
      <w:lvlText w:val=""/>
      <w:lvlJc w:val="left"/>
      <w:pPr>
        <w:ind w:left="661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38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0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2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4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6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8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0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21" w:hanging="360"/>
      </w:pPr>
      <w:rPr>
        <w:rFonts w:ascii="Wingdings" w:hAnsi="Wingdings" w:hint="default"/>
      </w:rPr>
    </w:lvl>
  </w:abstractNum>
  <w:abstractNum w:abstractNumId="13" w15:restartNumberingAfterBreak="0">
    <w:nsid w:val="3FC81DFD"/>
    <w:multiLevelType w:val="hybridMultilevel"/>
    <w:tmpl w:val="4C640AEE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40BD5F2A"/>
    <w:multiLevelType w:val="hybridMultilevel"/>
    <w:tmpl w:val="E51297FC"/>
    <w:lvl w:ilvl="0" w:tplc="3D3EF392">
      <w:start w:val="1"/>
      <w:numFmt w:val="upperRoman"/>
      <w:pStyle w:val="Heading5"/>
      <w:lvlText w:val="%1."/>
      <w:lvlJc w:val="left"/>
      <w:pPr>
        <w:tabs>
          <w:tab w:val="num" w:pos="2542"/>
        </w:tabs>
        <w:ind w:left="2542" w:hanging="720"/>
      </w:pPr>
      <w:rPr>
        <w:rFonts w:ascii="Cambria" w:hAnsi="Cambria" w:hint="default"/>
        <w:b/>
        <w:bCs/>
        <w:sz w:val="20"/>
        <w:szCs w:val="20"/>
      </w:rPr>
    </w:lvl>
    <w:lvl w:ilvl="1" w:tplc="04090001">
      <w:start w:val="1"/>
      <w:numFmt w:val="bullet"/>
      <w:lvlText w:val=""/>
      <w:lvlJc w:val="left"/>
      <w:pPr>
        <w:tabs>
          <w:tab w:val="num" w:pos="2902"/>
        </w:tabs>
        <w:ind w:left="2902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3622"/>
        </w:tabs>
        <w:ind w:left="362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4342"/>
        </w:tabs>
        <w:ind w:left="434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5062"/>
        </w:tabs>
        <w:ind w:left="506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782"/>
        </w:tabs>
        <w:ind w:left="578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6502"/>
        </w:tabs>
        <w:ind w:left="650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7222"/>
        </w:tabs>
        <w:ind w:left="722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942"/>
        </w:tabs>
        <w:ind w:left="7942" w:hanging="180"/>
      </w:pPr>
    </w:lvl>
  </w:abstractNum>
  <w:abstractNum w:abstractNumId="15" w15:restartNumberingAfterBreak="0">
    <w:nsid w:val="43152EA9"/>
    <w:multiLevelType w:val="hybridMultilevel"/>
    <w:tmpl w:val="ED521B72"/>
    <w:lvl w:ilvl="0" w:tplc="50A8CC48">
      <w:start w:val="1"/>
      <w:numFmt w:val="decimal"/>
      <w:lvlText w:val="%1."/>
      <w:lvlJc w:val="left"/>
      <w:pPr>
        <w:ind w:left="921" w:hanging="360"/>
      </w:pPr>
      <w:rPr>
        <w:rFonts w:ascii="Cambria" w:eastAsia="MS Mincho" w:hAnsi="Cambria" w:cs="Arial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A5A3541"/>
    <w:multiLevelType w:val="hybridMultilevel"/>
    <w:tmpl w:val="6E6ED5C0"/>
    <w:lvl w:ilvl="0" w:tplc="DDE41DDC">
      <w:start w:val="1"/>
      <w:numFmt w:val="decimal"/>
      <w:lvlText w:val="%1."/>
      <w:lvlJc w:val="left"/>
      <w:pPr>
        <w:ind w:left="92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875375E"/>
    <w:multiLevelType w:val="hybridMultilevel"/>
    <w:tmpl w:val="9C8C4E1E"/>
    <w:lvl w:ilvl="0" w:tplc="38090001">
      <w:start w:val="1"/>
      <w:numFmt w:val="bullet"/>
      <w:lvlText w:val=""/>
      <w:lvlJc w:val="left"/>
      <w:pPr>
        <w:ind w:left="75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7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9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91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3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5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7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9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510" w:hanging="360"/>
      </w:pPr>
      <w:rPr>
        <w:rFonts w:ascii="Wingdings" w:hAnsi="Wingdings" w:hint="default"/>
      </w:rPr>
    </w:lvl>
  </w:abstractNum>
  <w:abstractNum w:abstractNumId="18" w15:restartNumberingAfterBreak="0">
    <w:nsid w:val="61513CC6"/>
    <w:multiLevelType w:val="hybridMultilevel"/>
    <w:tmpl w:val="7A382E0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31742AD"/>
    <w:multiLevelType w:val="hybridMultilevel"/>
    <w:tmpl w:val="3C04B8D8"/>
    <w:lvl w:ilvl="0" w:tplc="04090005">
      <w:start w:val="1"/>
      <w:numFmt w:val="bullet"/>
      <w:lvlText w:val=""/>
      <w:lvlJc w:val="left"/>
      <w:pPr>
        <w:ind w:left="661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38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0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2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4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6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8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0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21" w:hanging="360"/>
      </w:pPr>
      <w:rPr>
        <w:rFonts w:ascii="Wingdings" w:hAnsi="Wingdings" w:hint="default"/>
      </w:rPr>
    </w:lvl>
  </w:abstractNum>
  <w:abstractNum w:abstractNumId="20" w15:restartNumberingAfterBreak="0">
    <w:nsid w:val="6EEC2D45"/>
    <w:multiLevelType w:val="hybridMultilevel"/>
    <w:tmpl w:val="F9E693D4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798D70D1"/>
    <w:multiLevelType w:val="hybridMultilevel"/>
    <w:tmpl w:val="F828AA0C"/>
    <w:lvl w:ilvl="0" w:tplc="D05AC47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DAA38C9"/>
    <w:multiLevelType w:val="hybridMultilevel"/>
    <w:tmpl w:val="8EAA8046"/>
    <w:lvl w:ilvl="0" w:tplc="3809000F">
      <w:start w:val="1"/>
      <w:numFmt w:val="decimal"/>
      <w:lvlText w:val="%1."/>
      <w:lvlJc w:val="left"/>
      <w:pPr>
        <w:ind w:left="921" w:hanging="360"/>
      </w:pPr>
    </w:lvl>
    <w:lvl w:ilvl="1" w:tplc="FFFFFFFF" w:tentative="1">
      <w:start w:val="1"/>
      <w:numFmt w:val="lowerLetter"/>
      <w:lvlText w:val="%2."/>
      <w:lvlJc w:val="left"/>
      <w:pPr>
        <w:ind w:left="1641" w:hanging="360"/>
      </w:pPr>
    </w:lvl>
    <w:lvl w:ilvl="2" w:tplc="FFFFFFFF" w:tentative="1">
      <w:start w:val="1"/>
      <w:numFmt w:val="lowerRoman"/>
      <w:lvlText w:val="%3."/>
      <w:lvlJc w:val="right"/>
      <w:pPr>
        <w:ind w:left="2361" w:hanging="180"/>
      </w:pPr>
    </w:lvl>
    <w:lvl w:ilvl="3" w:tplc="FFFFFFFF" w:tentative="1">
      <w:start w:val="1"/>
      <w:numFmt w:val="decimal"/>
      <w:lvlText w:val="%4."/>
      <w:lvlJc w:val="left"/>
      <w:pPr>
        <w:ind w:left="3081" w:hanging="360"/>
      </w:pPr>
    </w:lvl>
    <w:lvl w:ilvl="4" w:tplc="FFFFFFFF" w:tentative="1">
      <w:start w:val="1"/>
      <w:numFmt w:val="lowerLetter"/>
      <w:lvlText w:val="%5."/>
      <w:lvlJc w:val="left"/>
      <w:pPr>
        <w:ind w:left="3801" w:hanging="360"/>
      </w:pPr>
    </w:lvl>
    <w:lvl w:ilvl="5" w:tplc="FFFFFFFF" w:tentative="1">
      <w:start w:val="1"/>
      <w:numFmt w:val="lowerRoman"/>
      <w:lvlText w:val="%6."/>
      <w:lvlJc w:val="right"/>
      <w:pPr>
        <w:ind w:left="4521" w:hanging="180"/>
      </w:pPr>
    </w:lvl>
    <w:lvl w:ilvl="6" w:tplc="FFFFFFFF" w:tentative="1">
      <w:start w:val="1"/>
      <w:numFmt w:val="decimal"/>
      <w:lvlText w:val="%7."/>
      <w:lvlJc w:val="left"/>
      <w:pPr>
        <w:ind w:left="5241" w:hanging="360"/>
      </w:pPr>
    </w:lvl>
    <w:lvl w:ilvl="7" w:tplc="FFFFFFFF" w:tentative="1">
      <w:start w:val="1"/>
      <w:numFmt w:val="lowerLetter"/>
      <w:lvlText w:val="%8."/>
      <w:lvlJc w:val="left"/>
      <w:pPr>
        <w:ind w:left="5961" w:hanging="360"/>
      </w:pPr>
    </w:lvl>
    <w:lvl w:ilvl="8" w:tplc="FFFFFFFF" w:tentative="1">
      <w:start w:val="1"/>
      <w:numFmt w:val="lowerRoman"/>
      <w:lvlText w:val="%9."/>
      <w:lvlJc w:val="right"/>
      <w:pPr>
        <w:ind w:left="6681" w:hanging="180"/>
      </w:pPr>
    </w:lvl>
  </w:abstractNum>
  <w:num w:numId="1" w16cid:durableId="245267777">
    <w:abstractNumId w:val="7"/>
  </w:num>
  <w:num w:numId="2" w16cid:durableId="289673186">
    <w:abstractNumId w:val="14"/>
  </w:num>
  <w:num w:numId="3" w16cid:durableId="626550444">
    <w:abstractNumId w:val="12"/>
  </w:num>
  <w:num w:numId="4" w16cid:durableId="1017002909">
    <w:abstractNumId w:val="2"/>
  </w:num>
  <w:num w:numId="5" w16cid:durableId="941914923">
    <w:abstractNumId w:val="14"/>
    <w:lvlOverride w:ilvl="0">
      <w:startOverride w:val="1"/>
    </w:lvlOverride>
  </w:num>
  <w:num w:numId="6" w16cid:durableId="799343293">
    <w:abstractNumId w:val="15"/>
  </w:num>
  <w:num w:numId="7" w16cid:durableId="1774865265">
    <w:abstractNumId w:val="22"/>
  </w:num>
  <w:num w:numId="8" w16cid:durableId="1199314496">
    <w:abstractNumId w:val="8"/>
  </w:num>
  <w:num w:numId="9" w16cid:durableId="365302828">
    <w:abstractNumId w:val="16"/>
  </w:num>
  <w:num w:numId="10" w16cid:durableId="913661958">
    <w:abstractNumId w:val="3"/>
  </w:num>
  <w:num w:numId="11" w16cid:durableId="1629238161">
    <w:abstractNumId w:val="20"/>
  </w:num>
  <w:num w:numId="12" w16cid:durableId="895624948">
    <w:abstractNumId w:val="18"/>
  </w:num>
  <w:num w:numId="13" w16cid:durableId="332146241">
    <w:abstractNumId w:val="19"/>
  </w:num>
  <w:num w:numId="14" w16cid:durableId="331035520">
    <w:abstractNumId w:val="5"/>
  </w:num>
  <w:num w:numId="15" w16cid:durableId="1563756912">
    <w:abstractNumId w:val="6"/>
  </w:num>
  <w:num w:numId="16" w16cid:durableId="712995420">
    <w:abstractNumId w:val="21"/>
  </w:num>
  <w:num w:numId="17" w16cid:durableId="967468667">
    <w:abstractNumId w:val="1"/>
  </w:num>
  <w:num w:numId="18" w16cid:durableId="506360177">
    <w:abstractNumId w:val="13"/>
  </w:num>
  <w:num w:numId="19" w16cid:durableId="1481535354">
    <w:abstractNumId w:val="9"/>
  </w:num>
  <w:num w:numId="20" w16cid:durableId="913395506">
    <w:abstractNumId w:val="17"/>
  </w:num>
  <w:num w:numId="21" w16cid:durableId="2070837096">
    <w:abstractNumId w:val="11"/>
  </w:num>
  <w:num w:numId="22" w16cid:durableId="600408021">
    <w:abstractNumId w:val="0"/>
  </w:num>
  <w:num w:numId="23" w16cid:durableId="1908026634">
    <w:abstractNumId w:val="4"/>
  </w:num>
  <w:num w:numId="24" w16cid:durableId="80833494">
    <w:abstractNumId w:val="10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readOnly" w:formatting="1" w:enforcement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223D6"/>
    <w:rsid w:val="000019FD"/>
    <w:rsid w:val="00002F05"/>
    <w:rsid w:val="0000378F"/>
    <w:rsid w:val="000037FD"/>
    <w:rsid w:val="00005290"/>
    <w:rsid w:val="0000605C"/>
    <w:rsid w:val="00006391"/>
    <w:rsid w:val="000125AC"/>
    <w:rsid w:val="00012E84"/>
    <w:rsid w:val="00015BE7"/>
    <w:rsid w:val="00016FEE"/>
    <w:rsid w:val="0001768D"/>
    <w:rsid w:val="00017DA0"/>
    <w:rsid w:val="000202B6"/>
    <w:rsid w:val="00021A48"/>
    <w:rsid w:val="000233FF"/>
    <w:rsid w:val="00023DF1"/>
    <w:rsid w:val="0002442C"/>
    <w:rsid w:val="00025B54"/>
    <w:rsid w:val="000305A0"/>
    <w:rsid w:val="00030A0B"/>
    <w:rsid w:val="0003276E"/>
    <w:rsid w:val="00033A88"/>
    <w:rsid w:val="0003446C"/>
    <w:rsid w:val="000353FF"/>
    <w:rsid w:val="00041A24"/>
    <w:rsid w:val="00042DE8"/>
    <w:rsid w:val="00043764"/>
    <w:rsid w:val="00050B91"/>
    <w:rsid w:val="00054746"/>
    <w:rsid w:val="00055029"/>
    <w:rsid w:val="000553B4"/>
    <w:rsid w:val="00057818"/>
    <w:rsid w:val="000614A9"/>
    <w:rsid w:val="0006206B"/>
    <w:rsid w:val="000627E0"/>
    <w:rsid w:val="00063559"/>
    <w:rsid w:val="0006607D"/>
    <w:rsid w:val="000670D2"/>
    <w:rsid w:val="00070642"/>
    <w:rsid w:val="000708B6"/>
    <w:rsid w:val="000731A9"/>
    <w:rsid w:val="0007342F"/>
    <w:rsid w:val="000734B3"/>
    <w:rsid w:val="00074B32"/>
    <w:rsid w:val="00082597"/>
    <w:rsid w:val="0008288A"/>
    <w:rsid w:val="000874F6"/>
    <w:rsid w:val="00091527"/>
    <w:rsid w:val="000923E4"/>
    <w:rsid w:val="000934BE"/>
    <w:rsid w:val="000942E1"/>
    <w:rsid w:val="000950C2"/>
    <w:rsid w:val="000960D4"/>
    <w:rsid w:val="000A11B7"/>
    <w:rsid w:val="000A13E2"/>
    <w:rsid w:val="000A519C"/>
    <w:rsid w:val="000A62DC"/>
    <w:rsid w:val="000A6FC7"/>
    <w:rsid w:val="000B1434"/>
    <w:rsid w:val="000B4B69"/>
    <w:rsid w:val="000B664A"/>
    <w:rsid w:val="000B6C50"/>
    <w:rsid w:val="000C0EAF"/>
    <w:rsid w:val="000C75F1"/>
    <w:rsid w:val="000D2DD5"/>
    <w:rsid w:val="000D6EE4"/>
    <w:rsid w:val="000E1371"/>
    <w:rsid w:val="000E48B9"/>
    <w:rsid w:val="000E78D5"/>
    <w:rsid w:val="000F5052"/>
    <w:rsid w:val="000F61BD"/>
    <w:rsid w:val="00101208"/>
    <w:rsid w:val="00101B12"/>
    <w:rsid w:val="001043E3"/>
    <w:rsid w:val="001052B1"/>
    <w:rsid w:val="001128D8"/>
    <w:rsid w:val="001130B8"/>
    <w:rsid w:val="00121A44"/>
    <w:rsid w:val="00122012"/>
    <w:rsid w:val="001223D6"/>
    <w:rsid w:val="001245EA"/>
    <w:rsid w:val="00125A3E"/>
    <w:rsid w:val="00130578"/>
    <w:rsid w:val="00132BFC"/>
    <w:rsid w:val="0013578A"/>
    <w:rsid w:val="0014139D"/>
    <w:rsid w:val="00143DB0"/>
    <w:rsid w:val="00150662"/>
    <w:rsid w:val="001518CA"/>
    <w:rsid w:val="00157846"/>
    <w:rsid w:val="0016015D"/>
    <w:rsid w:val="00161279"/>
    <w:rsid w:val="001665F2"/>
    <w:rsid w:val="00170225"/>
    <w:rsid w:val="001714A2"/>
    <w:rsid w:val="00171D69"/>
    <w:rsid w:val="00180C89"/>
    <w:rsid w:val="0018227E"/>
    <w:rsid w:val="00182727"/>
    <w:rsid w:val="0018304E"/>
    <w:rsid w:val="00184340"/>
    <w:rsid w:val="0019044F"/>
    <w:rsid w:val="00192D5F"/>
    <w:rsid w:val="00192E55"/>
    <w:rsid w:val="001934C3"/>
    <w:rsid w:val="001940E3"/>
    <w:rsid w:val="00196501"/>
    <w:rsid w:val="0019793F"/>
    <w:rsid w:val="001A0CED"/>
    <w:rsid w:val="001A4E79"/>
    <w:rsid w:val="001A59B3"/>
    <w:rsid w:val="001A6AFA"/>
    <w:rsid w:val="001B0EDC"/>
    <w:rsid w:val="001B1709"/>
    <w:rsid w:val="001B2C34"/>
    <w:rsid w:val="001B2F36"/>
    <w:rsid w:val="001B4170"/>
    <w:rsid w:val="001B4D88"/>
    <w:rsid w:val="001B5072"/>
    <w:rsid w:val="001B5B5D"/>
    <w:rsid w:val="001B6F06"/>
    <w:rsid w:val="001C2037"/>
    <w:rsid w:val="001C366D"/>
    <w:rsid w:val="001C3AED"/>
    <w:rsid w:val="001C3B68"/>
    <w:rsid w:val="001C6010"/>
    <w:rsid w:val="001C78C1"/>
    <w:rsid w:val="001D0102"/>
    <w:rsid w:val="001D53B4"/>
    <w:rsid w:val="001D7022"/>
    <w:rsid w:val="001D78A7"/>
    <w:rsid w:val="001E05D1"/>
    <w:rsid w:val="001E19FE"/>
    <w:rsid w:val="001E5154"/>
    <w:rsid w:val="001F1CA8"/>
    <w:rsid w:val="001F1CBB"/>
    <w:rsid w:val="001F24B6"/>
    <w:rsid w:val="001F6846"/>
    <w:rsid w:val="0020175D"/>
    <w:rsid w:val="00202ABE"/>
    <w:rsid w:val="0020375F"/>
    <w:rsid w:val="00203DAB"/>
    <w:rsid w:val="002050AE"/>
    <w:rsid w:val="002059DA"/>
    <w:rsid w:val="0020686C"/>
    <w:rsid w:val="00206EE9"/>
    <w:rsid w:val="00211161"/>
    <w:rsid w:val="00211318"/>
    <w:rsid w:val="00212AEB"/>
    <w:rsid w:val="00212E96"/>
    <w:rsid w:val="00216255"/>
    <w:rsid w:val="00216CA0"/>
    <w:rsid w:val="002207CA"/>
    <w:rsid w:val="00220DEC"/>
    <w:rsid w:val="002213CF"/>
    <w:rsid w:val="00222634"/>
    <w:rsid w:val="00224195"/>
    <w:rsid w:val="00224CBE"/>
    <w:rsid w:val="00226930"/>
    <w:rsid w:val="00226BDC"/>
    <w:rsid w:val="00231C32"/>
    <w:rsid w:val="002338CC"/>
    <w:rsid w:val="00236FE7"/>
    <w:rsid w:val="00237E8E"/>
    <w:rsid w:val="002432C3"/>
    <w:rsid w:val="002462A9"/>
    <w:rsid w:val="00257D0E"/>
    <w:rsid w:val="00260CA2"/>
    <w:rsid w:val="00260D7F"/>
    <w:rsid w:val="0026267F"/>
    <w:rsid w:val="00264096"/>
    <w:rsid w:val="00266E6B"/>
    <w:rsid w:val="0027122F"/>
    <w:rsid w:val="00271FEB"/>
    <w:rsid w:val="00275506"/>
    <w:rsid w:val="00276059"/>
    <w:rsid w:val="002809D1"/>
    <w:rsid w:val="00281B8C"/>
    <w:rsid w:val="00281F9C"/>
    <w:rsid w:val="0028253E"/>
    <w:rsid w:val="00284BEB"/>
    <w:rsid w:val="00293BB3"/>
    <w:rsid w:val="002A2D9B"/>
    <w:rsid w:val="002A4C1B"/>
    <w:rsid w:val="002A54F5"/>
    <w:rsid w:val="002B2139"/>
    <w:rsid w:val="002B5D91"/>
    <w:rsid w:val="002B6A33"/>
    <w:rsid w:val="002B73F3"/>
    <w:rsid w:val="002C0CE1"/>
    <w:rsid w:val="002C1F38"/>
    <w:rsid w:val="002C407B"/>
    <w:rsid w:val="002C57FC"/>
    <w:rsid w:val="002D13ED"/>
    <w:rsid w:val="002D2DC9"/>
    <w:rsid w:val="002D3C11"/>
    <w:rsid w:val="002D54EB"/>
    <w:rsid w:val="002E0AD4"/>
    <w:rsid w:val="002E2CFB"/>
    <w:rsid w:val="002E74D6"/>
    <w:rsid w:val="002E7F55"/>
    <w:rsid w:val="002F18EA"/>
    <w:rsid w:val="002F1E2F"/>
    <w:rsid w:val="002F3ADC"/>
    <w:rsid w:val="002F427C"/>
    <w:rsid w:val="002F5CB7"/>
    <w:rsid w:val="002F5DC6"/>
    <w:rsid w:val="002F78A9"/>
    <w:rsid w:val="0030670A"/>
    <w:rsid w:val="003070F5"/>
    <w:rsid w:val="003076EE"/>
    <w:rsid w:val="00307BF0"/>
    <w:rsid w:val="003122F8"/>
    <w:rsid w:val="00317516"/>
    <w:rsid w:val="00323295"/>
    <w:rsid w:val="00323A60"/>
    <w:rsid w:val="003306DC"/>
    <w:rsid w:val="003311C1"/>
    <w:rsid w:val="0033309E"/>
    <w:rsid w:val="0034065B"/>
    <w:rsid w:val="003458CB"/>
    <w:rsid w:val="00350929"/>
    <w:rsid w:val="00351073"/>
    <w:rsid w:val="00351B98"/>
    <w:rsid w:val="0035244F"/>
    <w:rsid w:val="003548F1"/>
    <w:rsid w:val="0035564E"/>
    <w:rsid w:val="00355E8E"/>
    <w:rsid w:val="00357F71"/>
    <w:rsid w:val="00360DBB"/>
    <w:rsid w:val="00362094"/>
    <w:rsid w:val="00367EDE"/>
    <w:rsid w:val="00370055"/>
    <w:rsid w:val="00370A36"/>
    <w:rsid w:val="00371330"/>
    <w:rsid w:val="0037209F"/>
    <w:rsid w:val="00372791"/>
    <w:rsid w:val="0037288B"/>
    <w:rsid w:val="00373CEA"/>
    <w:rsid w:val="00382331"/>
    <w:rsid w:val="00382D1A"/>
    <w:rsid w:val="00385D6E"/>
    <w:rsid w:val="00390356"/>
    <w:rsid w:val="00397ACD"/>
    <w:rsid w:val="003A2C34"/>
    <w:rsid w:val="003A4BE9"/>
    <w:rsid w:val="003A5BBA"/>
    <w:rsid w:val="003B0E04"/>
    <w:rsid w:val="003B1359"/>
    <w:rsid w:val="003B1EF5"/>
    <w:rsid w:val="003B42BE"/>
    <w:rsid w:val="003B74CD"/>
    <w:rsid w:val="003C2F2A"/>
    <w:rsid w:val="003D0519"/>
    <w:rsid w:val="003D163D"/>
    <w:rsid w:val="003D21C6"/>
    <w:rsid w:val="003D2DC2"/>
    <w:rsid w:val="003D4EA6"/>
    <w:rsid w:val="003D518F"/>
    <w:rsid w:val="003D715D"/>
    <w:rsid w:val="003E22C1"/>
    <w:rsid w:val="003E2BCA"/>
    <w:rsid w:val="003E33B9"/>
    <w:rsid w:val="003E42BE"/>
    <w:rsid w:val="003E5A0C"/>
    <w:rsid w:val="003E78FA"/>
    <w:rsid w:val="003E7F29"/>
    <w:rsid w:val="003F562F"/>
    <w:rsid w:val="003F5E0E"/>
    <w:rsid w:val="003F672B"/>
    <w:rsid w:val="004018B9"/>
    <w:rsid w:val="00401F62"/>
    <w:rsid w:val="00403EE8"/>
    <w:rsid w:val="00403FB3"/>
    <w:rsid w:val="00404A5B"/>
    <w:rsid w:val="00406D87"/>
    <w:rsid w:val="00407FB5"/>
    <w:rsid w:val="00410246"/>
    <w:rsid w:val="004114D5"/>
    <w:rsid w:val="0041311A"/>
    <w:rsid w:val="00414971"/>
    <w:rsid w:val="00414F8C"/>
    <w:rsid w:val="0041514D"/>
    <w:rsid w:val="00416AD4"/>
    <w:rsid w:val="00416BE5"/>
    <w:rsid w:val="0041721C"/>
    <w:rsid w:val="00417CAD"/>
    <w:rsid w:val="004201FA"/>
    <w:rsid w:val="00421FD1"/>
    <w:rsid w:val="0042305B"/>
    <w:rsid w:val="0042606E"/>
    <w:rsid w:val="00432FF9"/>
    <w:rsid w:val="00433B27"/>
    <w:rsid w:val="00433CFD"/>
    <w:rsid w:val="0043755D"/>
    <w:rsid w:val="00437CDE"/>
    <w:rsid w:val="00440799"/>
    <w:rsid w:val="0044112B"/>
    <w:rsid w:val="00442B73"/>
    <w:rsid w:val="00445F0E"/>
    <w:rsid w:val="00446C70"/>
    <w:rsid w:val="00446EC1"/>
    <w:rsid w:val="00451466"/>
    <w:rsid w:val="00453E8A"/>
    <w:rsid w:val="00455554"/>
    <w:rsid w:val="00456255"/>
    <w:rsid w:val="00456EC0"/>
    <w:rsid w:val="00460CD0"/>
    <w:rsid w:val="00466524"/>
    <w:rsid w:val="00471FFD"/>
    <w:rsid w:val="004733FE"/>
    <w:rsid w:val="00474A13"/>
    <w:rsid w:val="00481600"/>
    <w:rsid w:val="00481A8A"/>
    <w:rsid w:val="00485313"/>
    <w:rsid w:val="0049422A"/>
    <w:rsid w:val="00496EDA"/>
    <w:rsid w:val="004A1D58"/>
    <w:rsid w:val="004A50D3"/>
    <w:rsid w:val="004B0FA1"/>
    <w:rsid w:val="004B1999"/>
    <w:rsid w:val="004B3409"/>
    <w:rsid w:val="004B3664"/>
    <w:rsid w:val="004B47A3"/>
    <w:rsid w:val="004B4E9A"/>
    <w:rsid w:val="004B5A8C"/>
    <w:rsid w:val="004B6CE1"/>
    <w:rsid w:val="004C3576"/>
    <w:rsid w:val="004C5FD0"/>
    <w:rsid w:val="004C69D9"/>
    <w:rsid w:val="004C776B"/>
    <w:rsid w:val="004D28D0"/>
    <w:rsid w:val="004D58EB"/>
    <w:rsid w:val="004E2AB2"/>
    <w:rsid w:val="004E33BD"/>
    <w:rsid w:val="004E36E9"/>
    <w:rsid w:val="004E3D41"/>
    <w:rsid w:val="004E4A2D"/>
    <w:rsid w:val="004E5810"/>
    <w:rsid w:val="004F3111"/>
    <w:rsid w:val="004F4148"/>
    <w:rsid w:val="005056C5"/>
    <w:rsid w:val="005070DA"/>
    <w:rsid w:val="00512C5C"/>
    <w:rsid w:val="00512CAF"/>
    <w:rsid w:val="00517796"/>
    <w:rsid w:val="0052142E"/>
    <w:rsid w:val="00521E5D"/>
    <w:rsid w:val="00521E9A"/>
    <w:rsid w:val="0052201A"/>
    <w:rsid w:val="00526824"/>
    <w:rsid w:val="00534918"/>
    <w:rsid w:val="00536DB6"/>
    <w:rsid w:val="00536EAF"/>
    <w:rsid w:val="00537849"/>
    <w:rsid w:val="00541C1D"/>
    <w:rsid w:val="00542AF9"/>
    <w:rsid w:val="005450C5"/>
    <w:rsid w:val="00546975"/>
    <w:rsid w:val="00554627"/>
    <w:rsid w:val="005549D2"/>
    <w:rsid w:val="00555D29"/>
    <w:rsid w:val="005570DD"/>
    <w:rsid w:val="00560C14"/>
    <w:rsid w:val="0056209B"/>
    <w:rsid w:val="005633E2"/>
    <w:rsid w:val="00564B14"/>
    <w:rsid w:val="005667B4"/>
    <w:rsid w:val="00570B31"/>
    <w:rsid w:val="005719CF"/>
    <w:rsid w:val="0057229C"/>
    <w:rsid w:val="00573790"/>
    <w:rsid w:val="0058097C"/>
    <w:rsid w:val="00581C92"/>
    <w:rsid w:val="005820F6"/>
    <w:rsid w:val="0058221F"/>
    <w:rsid w:val="00583B3A"/>
    <w:rsid w:val="00584DBC"/>
    <w:rsid w:val="00585861"/>
    <w:rsid w:val="005860B2"/>
    <w:rsid w:val="00586300"/>
    <w:rsid w:val="00586E02"/>
    <w:rsid w:val="0059016B"/>
    <w:rsid w:val="005908DA"/>
    <w:rsid w:val="00591097"/>
    <w:rsid w:val="005916C9"/>
    <w:rsid w:val="005952CB"/>
    <w:rsid w:val="005959FF"/>
    <w:rsid w:val="005975C1"/>
    <w:rsid w:val="00597FDD"/>
    <w:rsid w:val="005A178D"/>
    <w:rsid w:val="005A440D"/>
    <w:rsid w:val="005A4D9C"/>
    <w:rsid w:val="005A51A1"/>
    <w:rsid w:val="005A571E"/>
    <w:rsid w:val="005A5C16"/>
    <w:rsid w:val="005A775A"/>
    <w:rsid w:val="005B27AC"/>
    <w:rsid w:val="005B2BE7"/>
    <w:rsid w:val="005B4E64"/>
    <w:rsid w:val="005B5B5C"/>
    <w:rsid w:val="005B7FAE"/>
    <w:rsid w:val="005C5513"/>
    <w:rsid w:val="005C55C3"/>
    <w:rsid w:val="005C6238"/>
    <w:rsid w:val="005C70FC"/>
    <w:rsid w:val="005C7EE2"/>
    <w:rsid w:val="005D13B5"/>
    <w:rsid w:val="005D421F"/>
    <w:rsid w:val="005D6665"/>
    <w:rsid w:val="005E4E4E"/>
    <w:rsid w:val="005E747D"/>
    <w:rsid w:val="005E755A"/>
    <w:rsid w:val="005F058A"/>
    <w:rsid w:val="005F2490"/>
    <w:rsid w:val="005F4153"/>
    <w:rsid w:val="005F423F"/>
    <w:rsid w:val="005F6CAC"/>
    <w:rsid w:val="005F7605"/>
    <w:rsid w:val="006000B7"/>
    <w:rsid w:val="0060367F"/>
    <w:rsid w:val="006040F8"/>
    <w:rsid w:val="00606B2F"/>
    <w:rsid w:val="0061049B"/>
    <w:rsid w:val="00611C88"/>
    <w:rsid w:val="0061321B"/>
    <w:rsid w:val="006136C1"/>
    <w:rsid w:val="00613C0F"/>
    <w:rsid w:val="0061421C"/>
    <w:rsid w:val="0061564E"/>
    <w:rsid w:val="006201B5"/>
    <w:rsid w:val="00621322"/>
    <w:rsid w:val="00624CD3"/>
    <w:rsid w:val="00624DEC"/>
    <w:rsid w:val="006274E6"/>
    <w:rsid w:val="00630B6E"/>
    <w:rsid w:val="006316BC"/>
    <w:rsid w:val="006328F1"/>
    <w:rsid w:val="006359BA"/>
    <w:rsid w:val="00636A14"/>
    <w:rsid w:val="00636E68"/>
    <w:rsid w:val="00636E77"/>
    <w:rsid w:val="0064272B"/>
    <w:rsid w:val="00643547"/>
    <w:rsid w:val="0064664C"/>
    <w:rsid w:val="00650E6B"/>
    <w:rsid w:val="00654612"/>
    <w:rsid w:val="00656A71"/>
    <w:rsid w:val="00657436"/>
    <w:rsid w:val="00657F8C"/>
    <w:rsid w:val="0066137D"/>
    <w:rsid w:val="006618BC"/>
    <w:rsid w:val="00661B4C"/>
    <w:rsid w:val="00662C45"/>
    <w:rsid w:val="00663ECA"/>
    <w:rsid w:val="006668BB"/>
    <w:rsid w:val="00667BCF"/>
    <w:rsid w:val="00670AE3"/>
    <w:rsid w:val="0067234C"/>
    <w:rsid w:val="0067289D"/>
    <w:rsid w:val="00677F49"/>
    <w:rsid w:val="0068079B"/>
    <w:rsid w:val="00680F38"/>
    <w:rsid w:val="0068674A"/>
    <w:rsid w:val="00686B9C"/>
    <w:rsid w:val="00691562"/>
    <w:rsid w:val="00691B8E"/>
    <w:rsid w:val="00691E18"/>
    <w:rsid w:val="0069431B"/>
    <w:rsid w:val="00694713"/>
    <w:rsid w:val="00694D05"/>
    <w:rsid w:val="006969BB"/>
    <w:rsid w:val="006A2B88"/>
    <w:rsid w:val="006B6C83"/>
    <w:rsid w:val="006B71F0"/>
    <w:rsid w:val="006B7309"/>
    <w:rsid w:val="006C3613"/>
    <w:rsid w:val="006D2285"/>
    <w:rsid w:val="006D2CEF"/>
    <w:rsid w:val="006D603F"/>
    <w:rsid w:val="006D68BB"/>
    <w:rsid w:val="006D71BC"/>
    <w:rsid w:val="006E001B"/>
    <w:rsid w:val="006E5837"/>
    <w:rsid w:val="006E5B72"/>
    <w:rsid w:val="006F3158"/>
    <w:rsid w:val="006F43C9"/>
    <w:rsid w:val="006F6B1C"/>
    <w:rsid w:val="006F753F"/>
    <w:rsid w:val="0070088E"/>
    <w:rsid w:val="0070374C"/>
    <w:rsid w:val="00704727"/>
    <w:rsid w:val="00704CB7"/>
    <w:rsid w:val="00704F45"/>
    <w:rsid w:val="00705FBE"/>
    <w:rsid w:val="007061CA"/>
    <w:rsid w:val="007068DF"/>
    <w:rsid w:val="007071C9"/>
    <w:rsid w:val="00715FE3"/>
    <w:rsid w:val="00717894"/>
    <w:rsid w:val="007205A0"/>
    <w:rsid w:val="007209DB"/>
    <w:rsid w:val="00721B12"/>
    <w:rsid w:val="00721B98"/>
    <w:rsid w:val="00721D9B"/>
    <w:rsid w:val="0072432C"/>
    <w:rsid w:val="00725662"/>
    <w:rsid w:val="0072666E"/>
    <w:rsid w:val="00730844"/>
    <w:rsid w:val="00733565"/>
    <w:rsid w:val="007405F2"/>
    <w:rsid w:val="00740648"/>
    <w:rsid w:val="00742FFF"/>
    <w:rsid w:val="0074536D"/>
    <w:rsid w:val="00747226"/>
    <w:rsid w:val="00751D21"/>
    <w:rsid w:val="0075367F"/>
    <w:rsid w:val="0075687B"/>
    <w:rsid w:val="007576D2"/>
    <w:rsid w:val="00760588"/>
    <w:rsid w:val="00762567"/>
    <w:rsid w:val="00762FCD"/>
    <w:rsid w:val="00770196"/>
    <w:rsid w:val="0077044F"/>
    <w:rsid w:val="0077465A"/>
    <w:rsid w:val="0077577C"/>
    <w:rsid w:val="0077765D"/>
    <w:rsid w:val="00777D13"/>
    <w:rsid w:val="0078050B"/>
    <w:rsid w:val="00780C99"/>
    <w:rsid w:val="00780E8F"/>
    <w:rsid w:val="007815A6"/>
    <w:rsid w:val="0078313D"/>
    <w:rsid w:val="0078514A"/>
    <w:rsid w:val="007851CF"/>
    <w:rsid w:val="007901E7"/>
    <w:rsid w:val="00790BDB"/>
    <w:rsid w:val="00791FB7"/>
    <w:rsid w:val="0079433D"/>
    <w:rsid w:val="00794771"/>
    <w:rsid w:val="00795D80"/>
    <w:rsid w:val="00797B57"/>
    <w:rsid w:val="007A136A"/>
    <w:rsid w:val="007A4044"/>
    <w:rsid w:val="007A46A2"/>
    <w:rsid w:val="007A498C"/>
    <w:rsid w:val="007A4E0B"/>
    <w:rsid w:val="007B31CC"/>
    <w:rsid w:val="007B491D"/>
    <w:rsid w:val="007B4CFC"/>
    <w:rsid w:val="007B5874"/>
    <w:rsid w:val="007B7123"/>
    <w:rsid w:val="007C015C"/>
    <w:rsid w:val="007C202A"/>
    <w:rsid w:val="007C21CF"/>
    <w:rsid w:val="007C6267"/>
    <w:rsid w:val="007C7D88"/>
    <w:rsid w:val="007D1AB6"/>
    <w:rsid w:val="007D2001"/>
    <w:rsid w:val="007D2316"/>
    <w:rsid w:val="007D32A9"/>
    <w:rsid w:val="007D4DC4"/>
    <w:rsid w:val="007D7E0A"/>
    <w:rsid w:val="007E0C37"/>
    <w:rsid w:val="007E3439"/>
    <w:rsid w:val="007E4019"/>
    <w:rsid w:val="007E6DA6"/>
    <w:rsid w:val="007F05C7"/>
    <w:rsid w:val="007F088F"/>
    <w:rsid w:val="007F0AE3"/>
    <w:rsid w:val="00803CC2"/>
    <w:rsid w:val="008049BB"/>
    <w:rsid w:val="00810F70"/>
    <w:rsid w:val="00811BAB"/>
    <w:rsid w:val="00812A44"/>
    <w:rsid w:val="008248FC"/>
    <w:rsid w:val="00826277"/>
    <w:rsid w:val="00827A69"/>
    <w:rsid w:val="00833194"/>
    <w:rsid w:val="00834801"/>
    <w:rsid w:val="008348AB"/>
    <w:rsid w:val="00843D24"/>
    <w:rsid w:val="00846D06"/>
    <w:rsid w:val="00846EC0"/>
    <w:rsid w:val="00847067"/>
    <w:rsid w:val="00850488"/>
    <w:rsid w:val="008522B2"/>
    <w:rsid w:val="00852823"/>
    <w:rsid w:val="0085625B"/>
    <w:rsid w:val="008576E7"/>
    <w:rsid w:val="00870841"/>
    <w:rsid w:val="008714E6"/>
    <w:rsid w:val="00871984"/>
    <w:rsid w:val="00873025"/>
    <w:rsid w:val="00873086"/>
    <w:rsid w:val="00873145"/>
    <w:rsid w:val="00874D44"/>
    <w:rsid w:val="00876395"/>
    <w:rsid w:val="0088249F"/>
    <w:rsid w:val="00884341"/>
    <w:rsid w:val="00884B72"/>
    <w:rsid w:val="00886137"/>
    <w:rsid w:val="00886589"/>
    <w:rsid w:val="0088773E"/>
    <w:rsid w:val="00893F92"/>
    <w:rsid w:val="0089478F"/>
    <w:rsid w:val="00894F29"/>
    <w:rsid w:val="008A0669"/>
    <w:rsid w:val="008A4BB6"/>
    <w:rsid w:val="008A521F"/>
    <w:rsid w:val="008A536F"/>
    <w:rsid w:val="008B0326"/>
    <w:rsid w:val="008C0CF2"/>
    <w:rsid w:val="008C0CFE"/>
    <w:rsid w:val="008C165F"/>
    <w:rsid w:val="008C21CE"/>
    <w:rsid w:val="008C5795"/>
    <w:rsid w:val="008D13EE"/>
    <w:rsid w:val="008D225E"/>
    <w:rsid w:val="008D46DD"/>
    <w:rsid w:val="008D470D"/>
    <w:rsid w:val="008D5726"/>
    <w:rsid w:val="008D5B61"/>
    <w:rsid w:val="008D630C"/>
    <w:rsid w:val="008D68DC"/>
    <w:rsid w:val="008E14B7"/>
    <w:rsid w:val="008E1869"/>
    <w:rsid w:val="008E2C7D"/>
    <w:rsid w:val="008E2CA7"/>
    <w:rsid w:val="008E4248"/>
    <w:rsid w:val="008E4885"/>
    <w:rsid w:val="008F4910"/>
    <w:rsid w:val="008F6F1B"/>
    <w:rsid w:val="008F76C1"/>
    <w:rsid w:val="008F7AEE"/>
    <w:rsid w:val="0090370F"/>
    <w:rsid w:val="00904E1B"/>
    <w:rsid w:val="009068C8"/>
    <w:rsid w:val="00911FE0"/>
    <w:rsid w:val="009164E7"/>
    <w:rsid w:val="00917A6D"/>
    <w:rsid w:val="00920CAC"/>
    <w:rsid w:val="00921693"/>
    <w:rsid w:val="009234A1"/>
    <w:rsid w:val="009249A5"/>
    <w:rsid w:val="00927096"/>
    <w:rsid w:val="00932EFB"/>
    <w:rsid w:val="00936E2E"/>
    <w:rsid w:val="00937B20"/>
    <w:rsid w:val="00937D9D"/>
    <w:rsid w:val="00937FBE"/>
    <w:rsid w:val="00940C79"/>
    <w:rsid w:val="0094474D"/>
    <w:rsid w:val="00950019"/>
    <w:rsid w:val="0095221A"/>
    <w:rsid w:val="0095489E"/>
    <w:rsid w:val="009566B1"/>
    <w:rsid w:val="009578E4"/>
    <w:rsid w:val="00957D23"/>
    <w:rsid w:val="00964121"/>
    <w:rsid w:val="00964599"/>
    <w:rsid w:val="00970A12"/>
    <w:rsid w:val="009718CF"/>
    <w:rsid w:val="009721F7"/>
    <w:rsid w:val="0097657E"/>
    <w:rsid w:val="00982731"/>
    <w:rsid w:val="00982B68"/>
    <w:rsid w:val="00984303"/>
    <w:rsid w:val="0098469F"/>
    <w:rsid w:val="0098526B"/>
    <w:rsid w:val="0098556C"/>
    <w:rsid w:val="009905B2"/>
    <w:rsid w:val="00992A2A"/>
    <w:rsid w:val="00992B01"/>
    <w:rsid w:val="0099550C"/>
    <w:rsid w:val="009A16CC"/>
    <w:rsid w:val="009A2E01"/>
    <w:rsid w:val="009A32CC"/>
    <w:rsid w:val="009A4B34"/>
    <w:rsid w:val="009A7D11"/>
    <w:rsid w:val="009B046E"/>
    <w:rsid w:val="009B1D19"/>
    <w:rsid w:val="009B3906"/>
    <w:rsid w:val="009C10B0"/>
    <w:rsid w:val="009C39D1"/>
    <w:rsid w:val="009C4AA7"/>
    <w:rsid w:val="009C7B3C"/>
    <w:rsid w:val="009D48F3"/>
    <w:rsid w:val="009D5278"/>
    <w:rsid w:val="009D69D5"/>
    <w:rsid w:val="009E029B"/>
    <w:rsid w:val="009E11D5"/>
    <w:rsid w:val="009E2216"/>
    <w:rsid w:val="009E3ACA"/>
    <w:rsid w:val="009E3BF1"/>
    <w:rsid w:val="009E3C93"/>
    <w:rsid w:val="009E4F94"/>
    <w:rsid w:val="009E5713"/>
    <w:rsid w:val="009E57DB"/>
    <w:rsid w:val="009E72A8"/>
    <w:rsid w:val="009F0D7B"/>
    <w:rsid w:val="009F657D"/>
    <w:rsid w:val="009F6E1B"/>
    <w:rsid w:val="00A0073A"/>
    <w:rsid w:val="00A04336"/>
    <w:rsid w:val="00A10299"/>
    <w:rsid w:val="00A145D7"/>
    <w:rsid w:val="00A15EE2"/>
    <w:rsid w:val="00A17C3D"/>
    <w:rsid w:val="00A23E05"/>
    <w:rsid w:val="00A27116"/>
    <w:rsid w:val="00A27893"/>
    <w:rsid w:val="00A3140F"/>
    <w:rsid w:val="00A32054"/>
    <w:rsid w:val="00A33DA6"/>
    <w:rsid w:val="00A37959"/>
    <w:rsid w:val="00A46CEC"/>
    <w:rsid w:val="00A56195"/>
    <w:rsid w:val="00A561B7"/>
    <w:rsid w:val="00A577F2"/>
    <w:rsid w:val="00A61766"/>
    <w:rsid w:val="00A64928"/>
    <w:rsid w:val="00A65C5F"/>
    <w:rsid w:val="00A65F3C"/>
    <w:rsid w:val="00A70980"/>
    <w:rsid w:val="00A7524E"/>
    <w:rsid w:val="00A76A1B"/>
    <w:rsid w:val="00A808F5"/>
    <w:rsid w:val="00A85925"/>
    <w:rsid w:val="00A878A2"/>
    <w:rsid w:val="00A87A1C"/>
    <w:rsid w:val="00A90192"/>
    <w:rsid w:val="00A9679C"/>
    <w:rsid w:val="00A9781E"/>
    <w:rsid w:val="00AA28F9"/>
    <w:rsid w:val="00AA2ACA"/>
    <w:rsid w:val="00AA33B4"/>
    <w:rsid w:val="00AA37EB"/>
    <w:rsid w:val="00AA5547"/>
    <w:rsid w:val="00AA68A9"/>
    <w:rsid w:val="00AB279D"/>
    <w:rsid w:val="00AB5DD6"/>
    <w:rsid w:val="00AC000B"/>
    <w:rsid w:val="00AC0163"/>
    <w:rsid w:val="00AC3872"/>
    <w:rsid w:val="00AC4B66"/>
    <w:rsid w:val="00AC5389"/>
    <w:rsid w:val="00AC55DA"/>
    <w:rsid w:val="00AC7D78"/>
    <w:rsid w:val="00AD0AD7"/>
    <w:rsid w:val="00AD293D"/>
    <w:rsid w:val="00AD2C64"/>
    <w:rsid w:val="00AD3253"/>
    <w:rsid w:val="00AD772F"/>
    <w:rsid w:val="00AE001E"/>
    <w:rsid w:val="00AE00FF"/>
    <w:rsid w:val="00AE015D"/>
    <w:rsid w:val="00AE0B08"/>
    <w:rsid w:val="00AE12EB"/>
    <w:rsid w:val="00AE1920"/>
    <w:rsid w:val="00AE31B1"/>
    <w:rsid w:val="00AE4D8C"/>
    <w:rsid w:val="00AF4572"/>
    <w:rsid w:val="00AF4DCB"/>
    <w:rsid w:val="00AF52CC"/>
    <w:rsid w:val="00AF72CB"/>
    <w:rsid w:val="00AF7B47"/>
    <w:rsid w:val="00B005F1"/>
    <w:rsid w:val="00B02F64"/>
    <w:rsid w:val="00B04104"/>
    <w:rsid w:val="00B04817"/>
    <w:rsid w:val="00B059E7"/>
    <w:rsid w:val="00B070B6"/>
    <w:rsid w:val="00B14936"/>
    <w:rsid w:val="00B149CC"/>
    <w:rsid w:val="00B168CB"/>
    <w:rsid w:val="00B168CD"/>
    <w:rsid w:val="00B20368"/>
    <w:rsid w:val="00B24159"/>
    <w:rsid w:val="00B25FCF"/>
    <w:rsid w:val="00B311BC"/>
    <w:rsid w:val="00B33231"/>
    <w:rsid w:val="00B334F4"/>
    <w:rsid w:val="00B33EF3"/>
    <w:rsid w:val="00B35E1D"/>
    <w:rsid w:val="00B35F86"/>
    <w:rsid w:val="00B37005"/>
    <w:rsid w:val="00B40683"/>
    <w:rsid w:val="00B43642"/>
    <w:rsid w:val="00B455DF"/>
    <w:rsid w:val="00B50CB2"/>
    <w:rsid w:val="00B50DD2"/>
    <w:rsid w:val="00B55F80"/>
    <w:rsid w:val="00B634E8"/>
    <w:rsid w:val="00B65ADB"/>
    <w:rsid w:val="00B661AD"/>
    <w:rsid w:val="00B70EDF"/>
    <w:rsid w:val="00B7414E"/>
    <w:rsid w:val="00B75FAF"/>
    <w:rsid w:val="00B75FFB"/>
    <w:rsid w:val="00B76606"/>
    <w:rsid w:val="00B76E18"/>
    <w:rsid w:val="00B8277A"/>
    <w:rsid w:val="00B82A75"/>
    <w:rsid w:val="00B83185"/>
    <w:rsid w:val="00B855ED"/>
    <w:rsid w:val="00B90660"/>
    <w:rsid w:val="00B9075F"/>
    <w:rsid w:val="00B90911"/>
    <w:rsid w:val="00B92670"/>
    <w:rsid w:val="00B9309E"/>
    <w:rsid w:val="00B9369A"/>
    <w:rsid w:val="00B93D5D"/>
    <w:rsid w:val="00B94265"/>
    <w:rsid w:val="00B96014"/>
    <w:rsid w:val="00B970D0"/>
    <w:rsid w:val="00BA1F15"/>
    <w:rsid w:val="00BA49AE"/>
    <w:rsid w:val="00BB49A0"/>
    <w:rsid w:val="00BB4DC7"/>
    <w:rsid w:val="00BC2883"/>
    <w:rsid w:val="00BC3B5F"/>
    <w:rsid w:val="00BC59A8"/>
    <w:rsid w:val="00BC6066"/>
    <w:rsid w:val="00BC6EAB"/>
    <w:rsid w:val="00BD0349"/>
    <w:rsid w:val="00BD2085"/>
    <w:rsid w:val="00BD7C5D"/>
    <w:rsid w:val="00BE0DA7"/>
    <w:rsid w:val="00BE113E"/>
    <w:rsid w:val="00BF3C69"/>
    <w:rsid w:val="00BF5AE1"/>
    <w:rsid w:val="00C007C8"/>
    <w:rsid w:val="00C01AE3"/>
    <w:rsid w:val="00C067BB"/>
    <w:rsid w:val="00C11D3B"/>
    <w:rsid w:val="00C1473F"/>
    <w:rsid w:val="00C1564C"/>
    <w:rsid w:val="00C1712A"/>
    <w:rsid w:val="00C174BA"/>
    <w:rsid w:val="00C176C6"/>
    <w:rsid w:val="00C22176"/>
    <w:rsid w:val="00C266C7"/>
    <w:rsid w:val="00C30A8E"/>
    <w:rsid w:val="00C312D6"/>
    <w:rsid w:val="00C33368"/>
    <w:rsid w:val="00C350CB"/>
    <w:rsid w:val="00C3599E"/>
    <w:rsid w:val="00C35EA0"/>
    <w:rsid w:val="00C3720B"/>
    <w:rsid w:val="00C37E9F"/>
    <w:rsid w:val="00C40A28"/>
    <w:rsid w:val="00C41A33"/>
    <w:rsid w:val="00C43A70"/>
    <w:rsid w:val="00C44596"/>
    <w:rsid w:val="00C52810"/>
    <w:rsid w:val="00C52FDF"/>
    <w:rsid w:val="00C551E5"/>
    <w:rsid w:val="00C5678E"/>
    <w:rsid w:val="00C578B1"/>
    <w:rsid w:val="00C57E54"/>
    <w:rsid w:val="00C60CE2"/>
    <w:rsid w:val="00C6143C"/>
    <w:rsid w:val="00C61B43"/>
    <w:rsid w:val="00C62246"/>
    <w:rsid w:val="00C659BC"/>
    <w:rsid w:val="00C66D22"/>
    <w:rsid w:val="00C66EA0"/>
    <w:rsid w:val="00C67948"/>
    <w:rsid w:val="00C67E11"/>
    <w:rsid w:val="00C701FC"/>
    <w:rsid w:val="00C70F2F"/>
    <w:rsid w:val="00C72F0E"/>
    <w:rsid w:val="00C734A4"/>
    <w:rsid w:val="00C73813"/>
    <w:rsid w:val="00C745FD"/>
    <w:rsid w:val="00C757FC"/>
    <w:rsid w:val="00C75BC5"/>
    <w:rsid w:val="00C768A4"/>
    <w:rsid w:val="00C80E3B"/>
    <w:rsid w:val="00C83C26"/>
    <w:rsid w:val="00C849CA"/>
    <w:rsid w:val="00C87DE7"/>
    <w:rsid w:val="00C87E19"/>
    <w:rsid w:val="00C87E87"/>
    <w:rsid w:val="00C93B51"/>
    <w:rsid w:val="00C941E6"/>
    <w:rsid w:val="00C977F0"/>
    <w:rsid w:val="00CA0306"/>
    <w:rsid w:val="00CA4329"/>
    <w:rsid w:val="00CA4433"/>
    <w:rsid w:val="00CA56C6"/>
    <w:rsid w:val="00CA61C3"/>
    <w:rsid w:val="00CB0CDD"/>
    <w:rsid w:val="00CB242E"/>
    <w:rsid w:val="00CB285E"/>
    <w:rsid w:val="00CB2A3C"/>
    <w:rsid w:val="00CC0A7C"/>
    <w:rsid w:val="00CC3BEB"/>
    <w:rsid w:val="00CD04FE"/>
    <w:rsid w:val="00CD12D1"/>
    <w:rsid w:val="00CD2258"/>
    <w:rsid w:val="00CD7481"/>
    <w:rsid w:val="00CD7D5E"/>
    <w:rsid w:val="00CD7DB3"/>
    <w:rsid w:val="00CE3230"/>
    <w:rsid w:val="00CE47D6"/>
    <w:rsid w:val="00CE5F4B"/>
    <w:rsid w:val="00CE77DF"/>
    <w:rsid w:val="00CF3CB5"/>
    <w:rsid w:val="00CF5501"/>
    <w:rsid w:val="00D02858"/>
    <w:rsid w:val="00D02BE7"/>
    <w:rsid w:val="00D038BA"/>
    <w:rsid w:val="00D05A43"/>
    <w:rsid w:val="00D05C8B"/>
    <w:rsid w:val="00D0648F"/>
    <w:rsid w:val="00D13063"/>
    <w:rsid w:val="00D13A10"/>
    <w:rsid w:val="00D14220"/>
    <w:rsid w:val="00D15542"/>
    <w:rsid w:val="00D16D53"/>
    <w:rsid w:val="00D2001F"/>
    <w:rsid w:val="00D2024E"/>
    <w:rsid w:val="00D22877"/>
    <w:rsid w:val="00D23011"/>
    <w:rsid w:val="00D2550C"/>
    <w:rsid w:val="00D25AE6"/>
    <w:rsid w:val="00D27E78"/>
    <w:rsid w:val="00D33E5A"/>
    <w:rsid w:val="00D35735"/>
    <w:rsid w:val="00D36905"/>
    <w:rsid w:val="00D36FB4"/>
    <w:rsid w:val="00D3770E"/>
    <w:rsid w:val="00D42AAA"/>
    <w:rsid w:val="00D4546D"/>
    <w:rsid w:val="00D53CFA"/>
    <w:rsid w:val="00D56306"/>
    <w:rsid w:val="00D60106"/>
    <w:rsid w:val="00D67FEB"/>
    <w:rsid w:val="00D7109B"/>
    <w:rsid w:val="00D72332"/>
    <w:rsid w:val="00D75C0B"/>
    <w:rsid w:val="00D8241B"/>
    <w:rsid w:val="00D8450F"/>
    <w:rsid w:val="00D870CD"/>
    <w:rsid w:val="00D96756"/>
    <w:rsid w:val="00D97549"/>
    <w:rsid w:val="00DA0D9A"/>
    <w:rsid w:val="00DA4D45"/>
    <w:rsid w:val="00DB0E6F"/>
    <w:rsid w:val="00DB1296"/>
    <w:rsid w:val="00DB26D4"/>
    <w:rsid w:val="00DB29BA"/>
    <w:rsid w:val="00DB42C7"/>
    <w:rsid w:val="00DB6A69"/>
    <w:rsid w:val="00DB7CE0"/>
    <w:rsid w:val="00DC0D2B"/>
    <w:rsid w:val="00DC599B"/>
    <w:rsid w:val="00DC5D79"/>
    <w:rsid w:val="00DC5DEB"/>
    <w:rsid w:val="00DC7A63"/>
    <w:rsid w:val="00DC7DBC"/>
    <w:rsid w:val="00DC7EE1"/>
    <w:rsid w:val="00DD002A"/>
    <w:rsid w:val="00DD1886"/>
    <w:rsid w:val="00DD1968"/>
    <w:rsid w:val="00DD46E3"/>
    <w:rsid w:val="00DD5E0E"/>
    <w:rsid w:val="00DD6A40"/>
    <w:rsid w:val="00DE3139"/>
    <w:rsid w:val="00DE3FCF"/>
    <w:rsid w:val="00DE61ED"/>
    <w:rsid w:val="00DE63D7"/>
    <w:rsid w:val="00DE6DEF"/>
    <w:rsid w:val="00DF08B1"/>
    <w:rsid w:val="00DF0A34"/>
    <w:rsid w:val="00DF2612"/>
    <w:rsid w:val="00DF5356"/>
    <w:rsid w:val="00DF5B15"/>
    <w:rsid w:val="00DF667B"/>
    <w:rsid w:val="00E02C84"/>
    <w:rsid w:val="00E05E7C"/>
    <w:rsid w:val="00E067C8"/>
    <w:rsid w:val="00E06F8D"/>
    <w:rsid w:val="00E12469"/>
    <w:rsid w:val="00E12E3E"/>
    <w:rsid w:val="00E13005"/>
    <w:rsid w:val="00E132F3"/>
    <w:rsid w:val="00E133C6"/>
    <w:rsid w:val="00E15969"/>
    <w:rsid w:val="00E179BC"/>
    <w:rsid w:val="00E2438A"/>
    <w:rsid w:val="00E26479"/>
    <w:rsid w:val="00E26E2C"/>
    <w:rsid w:val="00E30804"/>
    <w:rsid w:val="00E30A2C"/>
    <w:rsid w:val="00E32EA9"/>
    <w:rsid w:val="00E33842"/>
    <w:rsid w:val="00E356D7"/>
    <w:rsid w:val="00E364DD"/>
    <w:rsid w:val="00E37A0D"/>
    <w:rsid w:val="00E422F6"/>
    <w:rsid w:val="00E42B72"/>
    <w:rsid w:val="00E44622"/>
    <w:rsid w:val="00E47DE7"/>
    <w:rsid w:val="00E50849"/>
    <w:rsid w:val="00E51AEE"/>
    <w:rsid w:val="00E52A86"/>
    <w:rsid w:val="00E52B69"/>
    <w:rsid w:val="00E53D6C"/>
    <w:rsid w:val="00E56E1B"/>
    <w:rsid w:val="00E57D09"/>
    <w:rsid w:val="00E6353B"/>
    <w:rsid w:val="00E638EF"/>
    <w:rsid w:val="00E63FC8"/>
    <w:rsid w:val="00E648AD"/>
    <w:rsid w:val="00E65899"/>
    <w:rsid w:val="00E739A2"/>
    <w:rsid w:val="00E73D90"/>
    <w:rsid w:val="00E77D1D"/>
    <w:rsid w:val="00E808AD"/>
    <w:rsid w:val="00E812C6"/>
    <w:rsid w:val="00E81D22"/>
    <w:rsid w:val="00E82FD6"/>
    <w:rsid w:val="00E932F5"/>
    <w:rsid w:val="00E96779"/>
    <w:rsid w:val="00EA2A2D"/>
    <w:rsid w:val="00EA4313"/>
    <w:rsid w:val="00EA5C76"/>
    <w:rsid w:val="00EA6B31"/>
    <w:rsid w:val="00EA75AC"/>
    <w:rsid w:val="00EB276F"/>
    <w:rsid w:val="00EB776F"/>
    <w:rsid w:val="00EC03A0"/>
    <w:rsid w:val="00EC5D16"/>
    <w:rsid w:val="00EC6AA4"/>
    <w:rsid w:val="00EC71C3"/>
    <w:rsid w:val="00ED5A08"/>
    <w:rsid w:val="00ED60DC"/>
    <w:rsid w:val="00ED6BE5"/>
    <w:rsid w:val="00EE1B29"/>
    <w:rsid w:val="00EE38F0"/>
    <w:rsid w:val="00EE7305"/>
    <w:rsid w:val="00EF02EB"/>
    <w:rsid w:val="00EF5446"/>
    <w:rsid w:val="00EF644F"/>
    <w:rsid w:val="00F02374"/>
    <w:rsid w:val="00F03A58"/>
    <w:rsid w:val="00F04285"/>
    <w:rsid w:val="00F0481D"/>
    <w:rsid w:val="00F04D30"/>
    <w:rsid w:val="00F05649"/>
    <w:rsid w:val="00F058D5"/>
    <w:rsid w:val="00F06915"/>
    <w:rsid w:val="00F100CD"/>
    <w:rsid w:val="00F12E0B"/>
    <w:rsid w:val="00F13E90"/>
    <w:rsid w:val="00F1567A"/>
    <w:rsid w:val="00F17367"/>
    <w:rsid w:val="00F17BFD"/>
    <w:rsid w:val="00F200AA"/>
    <w:rsid w:val="00F21748"/>
    <w:rsid w:val="00F30068"/>
    <w:rsid w:val="00F30FC7"/>
    <w:rsid w:val="00F312AF"/>
    <w:rsid w:val="00F32212"/>
    <w:rsid w:val="00F322DD"/>
    <w:rsid w:val="00F32610"/>
    <w:rsid w:val="00F32676"/>
    <w:rsid w:val="00F352F5"/>
    <w:rsid w:val="00F4332A"/>
    <w:rsid w:val="00F476FE"/>
    <w:rsid w:val="00F50449"/>
    <w:rsid w:val="00F641C2"/>
    <w:rsid w:val="00F65792"/>
    <w:rsid w:val="00F679CD"/>
    <w:rsid w:val="00F67F42"/>
    <w:rsid w:val="00F717B1"/>
    <w:rsid w:val="00F71A80"/>
    <w:rsid w:val="00F71CFB"/>
    <w:rsid w:val="00F760F5"/>
    <w:rsid w:val="00F76634"/>
    <w:rsid w:val="00F77105"/>
    <w:rsid w:val="00F8458A"/>
    <w:rsid w:val="00F908F5"/>
    <w:rsid w:val="00F92049"/>
    <w:rsid w:val="00F92FFE"/>
    <w:rsid w:val="00F96EFD"/>
    <w:rsid w:val="00FA01A2"/>
    <w:rsid w:val="00FA06ED"/>
    <w:rsid w:val="00FA08D9"/>
    <w:rsid w:val="00FA18B0"/>
    <w:rsid w:val="00FA1AE2"/>
    <w:rsid w:val="00FA4052"/>
    <w:rsid w:val="00FA4A52"/>
    <w:rsid w:val="00FA645D"/>
    <w:rsid w:val="00FB0FC5"/>
    <w:rsid w:val="00FB6316"/>
    <w:rsid w:val="00FC077C"/>
    <w:rsid w:val="00FC0B1D"/>
    <w:rsid w:val="00FC0F0E"/>
    <w:rsid w:val="00FC2336"/>
    <w:rsid w:val="00FC48CE"/>
    <w:rsid w:val="00FC4A74"/>
    <w:rsid w:val="00FC4D3E"/>
    <w:rsid w:val="00FD0054"/>
    <w:rsid w:val="00FD2909"/>
    <w:rsid w:val="00FD3F86"/>
    <w:rsid w:val="00FD74F8"/>
    <w:rsid w:val="00FE479B"/>
    <w:rsid w:val="00FE6765"/>
    <w:rsid w:val="00FE7A32"/>
    <w:rsid w:val="00FE7A78"/>
    <w:rsid w:val="00FF2202"/>
    <w:rsid w:val="00FF24C5"/>
    <w:rsid w:val="00FF2BDE"/>
    <w:rsid w:val="00FF4B73"/>
    <w:rsid w:val="00FF4EA0"/>
    <w:rsid w:val="00FF68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215AEA9"/>
  <w15:chartTrackingRefBased/>
  <w15:docId w15:val="{3E66121A-01A1-4BE6-A9A7-3AE81F8F55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uiPriority="10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No List" w:uiPriority="99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4536D"/>
    <w:rPr>
      <w:sz w:val="24"/>
      <w:szCs w:val="24"/>
      <w:lang w:eastAsia="ja-JP"/>
    </w:rPr>
  </w:style>
  <w:style w:type="paragraph" w:styleId="Heading1">
    <w:name w:val="heading 1"/>
    <w:basedOn w:val="Normal"/>
    <w:next w:val="Normal"/>
    <w:qFormat/>
    <w:pPr>
      <w:keepNext/>
      <w:numPr>
        <w:numId w:val="1"/>
      </w:numPr>
      <w:spacing w:line="360" w:lineRule="auto"/>
      <w:outlineLvl w:val="0"/>
    </w:pPr>
    <w:rPr>
      <w:rFonts w:eastAsia="Times New Roman"/>
      <w:b/>
      <w:lang w:val="id-ID" w:eastAsia="en-US"/>
    </w:rPr>
  </w:style>
  <w:style w:type="paragraph" w:styleId="Heading2">
    <w:name w:val="heading 2"/>
    <w:basedOn w:val="Normal"/>
    <w:next w:val="Normal"/>
    <w:qFormat/>
    <w:pPr>
      <w:keepNext/>
      <w:tabs>
        <w:tab w:val="num" w:pos="2542"/>
      </w:tabs>
      <w:spacing w:line="360" w:lineRule="auto"/>
      <w:ind w:left="2542" w:hanging="720"/>
      <w:outlineLvl w:val="1"/>
    </w:pPr>
    <w:rPr>
      <w:rFonts w:eastAsia="Times New Roman"/>
      <w:b/>
      <w:lang w:val="id-ID" w:eastAsia="en-US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rFonts w:ascii="Arial Narrow" w:hAnsi="Arial Narrow"/>
      <w:b/>
      <w:bCs/>
      <w:lang w:val="id-ID"/>
    </w:rPr>
  </w:style>
  <w:style w:type="paragraph" w:styleId="Heading5">
    <w:name w:val="heading 5"/>
    <w:basedOn w:val="Normal"/>
    <w:next w:val="Normal"/>
    <w:qFormat/>
    <w:pPr>
      <w:keepNext/>
      <w:numPr>
        <w:numId w:val="2"/>
      </w:numPr>
      <w:spacing w:line="360" w:lineRule="auto"/>
      <w:outlineLvl w:val="4"/>
    </w:pPr>
    <w:rPr>
      <w:b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pPr>
      <w:tabs>
        <w:tab w:val="center" w:pos="4320"/>
        <w:tab w:val="right" w:pos="8640"/>
      </w:tabs>
    </w:pPr>
    <w:rPr>
      <w:lang w:val="x-non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xl24">
    <w:name w:val="xl24"/>
    <w:basedOn w:val="Normal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lang w:eastAsia="en-US"/>
    </w:rPr>
  </w:style>
  <w:style w:type="paragraph" w:customStyle="1" w:styleId="xl25">
    <w:name w:val="xl25"/>
    <w:basedOn w:val="Normal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lang w:eastAsia="en-US"/>
    </w:rPr>
  </w:style>
  <w:style w:type="paragraph" w:customStyle="1" w:styleId="xl26">
    <w:name w:val="xl26"/>
    <w:basedOn w:val="Normal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" w:eastAsia="Times New Roman" w:hAnsi="Arial" w:cs="Arial"/>
      <w:b/>
      <w:bCs/>
      <w:lang w:eastAsia="en-US"/>
    </w:rPr>
  </w:style>
  <w:style w:type="paragraph" w:styleId="BodyTextIndent">
    <w:name w:val="Body Text Indent"/>
    <w:basedOn w:val="Normal"/>
    <w:pPr>
      <w:spacing w:line="360" w:lineRule="auto"/>
      <w:ind w:left="561"/>
    </w:pPr>
    <w:rPr>
      <w:rFonts w:eastAsia="Times New Roman"/>
      <w:iCs/>
      <w:lang w:val="id-ID" w:eastAsia="en-US"/>
    </w:rPr>
  </w:style>
  <w:style w:type="paragraph" w:styleId="BodyText">
    <w:name w:val="Body Text"/>
    <w:basedOn w:val="Normal"/>
    <w:rPr>
      <w:rFonts w:ascii="Arial" w:eastAsia="Times New Roman" w:hAnsi="Arial" w:cs="Arial"/>
      <w:sz w:val="22"/>
      <w:lang w:eastAsia="en-US"/>
    </w:rPr>
  </w:style>
  <w:style w:type="character" w:styleId="PageNumber">
    <w:name w:val="page number"/>
    <w:basedOn w:val="DefaultParagraphFont"/>
  </w:style>
  <w:style w:type="character" w:customStyle="1" w:styleId="HeaderChar">
    <w:name w:val="Header Char"/>
    <w:link w:val="Header"/>
    <w:rsid w:val="00F65792"/>
    <w:rPr>
      <w:sz w:val="24"/>
      <w:szCs w:val="24"/>
      <w:lang w:eastAsia="ja-JP"/>
    </w:rPr>
  </w:style>
  <w:style w:type="paragraph" w:customStyle="1" w:styleId="Default">
    <w:name w:val="Default"/>
    <w:rsid w:val="00874D44"/>
    <w:pPr>
      <w:widowControl w:val="0"/>
      <w:autoSpaceDE w:val="0"/>
      <w:autoSpaceDN w:val="0"/>
      <w:adjustRightInd w:val="0"/>
    </w:pPr>
    <w:rPr>
      <w:rFonts w:ascii="Cambria" w:eastAsia="Times New Roman" w:hAnsi="Cambria" w:cs="Cambria"/>
      <w:color w:val="000000"/>
      <w:sz w:val="24"/>
      <w:szCs w:val="24"/>
    </w:rPr>
  </w:style>
  <w:style w:type="table" w:styleId="TableGrid">
    <w:name w:val="Table Grid"/>
    <w:basedOn w:val="TableNormal"/>
    <w:uiPriority w:val="59"/>
    <w:rsid w:val="000353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125A3E"/>
    <w:rPr>
      <w:rFonts w:ascii="Tahoma" w:hAnsi="Tahoma"/>
      <w:sz w:val="16"/>
      <w:szCs w:val="16"/>
      <w:lang w:val="x-none"/>
    </w:rPr>
  </w:style>
  <w:style w:type="character" w:customStyle="1" w:styleId="BalloonTextChar">
    <w:name w:val="Balloon Text Char"/>
    <w:link w:val="BalloonText"/>
    <w:rsid w:val="00125A3E"/>
    <w:rPr>
      <w:rFonts w:ascii="Tahoma" w:hAnsi="Tahoma" w:cs="Tahoma"/>
      <w:sz w:val="16"/>
      <w:szCs w:val="16"/>
      <w:lang w:eastAsia="ja-JP"/>
    </w:rPr>
  </w:style>
  <w:style w:type="character" w:styleId="CommentReference">
    <w:name w:val="annotation reference"/>
    <w:rsid w:val="00937D9D"/>
    <w:rPr>
      <w:sz w:val="16"/>
      <w:szCs w:val="16"/>
    </w:rPr>
  </w:style>
  <w:style w:type="paragraph" w:styleId="CommentText">
    <w:name w:val="annotation text"/>
    <w:basedOn w:val="Normal"/>
    <w:link w:val="CommentTextChar"/>
    <w:rsid w:val="00937D9D"/>
    <w:rPr>
      <w:sz w:val="20"/>
      <w:szCs w:val="20"/>
    </w:rPr>
  </w:style>
  <w:style w:type="character" w:customStyle="1" w:styleId="CommentTextChar">
    <w:name w:val="Comment Text Char"/>
    <w:link w:val="CommentText"/>
    <w:rsid w:val="00937D9D"/>
    <w:rPr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rsid w:val="001C366D"/>
    <w:rPr>
      <w:b/>
      <w:bCs/>
    </w:rPr>
  </w:style>
  <w:style w:type="character" w:customStyle="1" w:styleId="CommentSubjectChar">
    <w:name w:val="Comment Subject Char"/>
    <w:link w:val="CommentSubject"/>
    <w:rsid w:val="001C366D"/>
    <w:rPr>
      <w:b/>
      <w:bCs/>
      <w:lang w:val="en-US" w:eastAsia="ja-JP"/>
    </w:rPr>
  </w:style>
  <w:style w:type="paragraph" w:styleId="ListParagraph">
    <w:name w:val="List Paragraph"/>
    <w:aliases w:val="H-3,Body of text,List Paragraph1,Bullets,Recommendation,List Paragraph11,sub-section,Colorful List - Accent 11,Equations,List Paragraph 1,List Paragraph Inventariasi,sub 1,Colorful List - Accent 111,1List N,Body of text+1,Body of text+2"/>
    <w:basedOn w:val="Normal"/>
    <w:link w:val="ListParagraphChar"/>
    <w:uiPriority w:val="34"/>
    <w:qFormat/>
    <w:rsid w:val="00AC3872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  <w:lang w:val="id-ID" w:eastAsia="en-US"/>
    </w:rPr>
  </w:style>
  <w:style w:type="character" w:customStyle="1" w:styleId="ListParagraphChar">
    <w:name w:val="List Paragraph Char"/>
    <w:aliases w:val="H-3 Char,Body of text Char,List Paragraph1 Char,Bullets Char,Recommendation Char,List Paragraph11 Char,sub-section Char,Colorful List - Accent 11 Char,Equations Char,List Paragraph 1 Char,List Paragraph Inventariasi Char,sub 1 Char"/>
    <w:link w:val="ListParagraph"/>
    <w:uiPriority w:val="34"/>
    <w:qFormat/>
    <w:rsid w:val="00AC3872"/>
    <w:rPr>
      <w:rFonts w:ascii="Calibri" w:eastAsia="Calibri" w:hAnsi="Calibri"/>
      <w:sz w:val="22"/>
      <w:szCs w:val="22"/>
      <w:lang w:val="id-ID" w:eastAsia="en-US"/>
    </w:rPr>
  </w:style>
  <w:style w:type="character" w:styleId="Hyperlink">
    <w:name w:val="Hyperlink"/>
    <w:rsid w:val="0018304E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18304E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E26E2C"/>
    <w:pPr>
      <w:pBdr>
        <w:top w:val="single" w:sz="8" w:space="10" w:color="A1B8E1"/>
        <w:bottom w:val="single" w:sz="24" w:space="15" w:color="A5A5A5"/>
      </w:pBdr>
      <w:jc w:val="center"/>
    </w:pPr>
    <w:rPr>
      <w:rFonts w:ascii="Calibri Light" w:eastAsia="Times New Roman" w:hAnsi="Calibri Light"/>
      <w:i/>
      <w:iCs/>
      <w:color w:val="1F3763"/>
      <w:sz w:val="60"/>
      <w:szCs w:val="60"/>
      <w:lang w:eastAsia="en-US"/>
    </w:rPr>
  </w:style>
  <w:style w:type="character" w:customStyle="1" w:styleId="TitleChar">
    <w:name w:val="Title Char"/>
    <w:link w:val="Title"/>
    <w:uiPriority w:val="10"/>
    <w:rsid w:val="00E26E2C"/>
    <w:rPr>
      <w:rFonts w:ascii="Calibri Light" w:eastAsia="Times New Roman" w:hAnsi="Calibri Light"/>
      <w:i/>
      <w:iCs/>
      <w:color w:val="1F3763"/>
      <w:sz w:val="60"/>
      <w:szCs w:val="60"/>
      <w:lang w:val="en-US" w:eastAsia="en-US"/>
    </w:rPr>
  </w:style>
  <w:style w:type="character" w:customStyle="1" w:styleId="fontstyle01">
    <w:name w:val="fontstyle01"/>
    <w:rsid w:val="000708B6"/>
    <w:rPr>
      <w:rFonts w:ascii="ArialMT" w:hAnsi="ArialMT" w:hint="default"/>
      <w:b w:val="0"/>
      <w:bCs w:val="0"/>
      <w:i w:val="0"/>
      <w:iCs w:val="0"/>
      <w:color w:val="000000"/>
      <w:sz w:val="20"/>
      <w:szCs w:val="20"/>
    </w:rPr>
  </w:style>
  <w:style w:type="paragraph" w:styleId="NormalWeb">
    <w:name w:val="Normal (Web)"/>
    <w:basedOn w:val="Normal"/>
    <w:uiPriority w:val="99"/>
    <w:unhideWhenUsed/>
    <w:rsid w:val="000708B6"/>
    <w:pPr>
      <w:spacing w:before="100" w:beforeAutospacing="1" w:after="100" w:afterAutospacing="1"/>
    </w:pPr>
    <w:rPr>
      <w:rFonts w:eastAsia="Times New Roman"/>
      <w:lang w:val="en-ID" w:eastAsia="en-US"/>
    </w:rPr>
  </w:style>
  <w:style w:type="paragraph" w:customStyle="1" w:styleId="TableParagraph">
    <w:name w:val="Table Paragraph"/>
    <w:basedOn w:val="Normal"/>
    <w:uiPriority w:val="1"/>
    <w:qFormat/>
    <w:rsid w:val="00EF02EB"/>
    <w:pPr>
      <w:widowControl w:val="0"/>
      <w:autoSpaceDE w:val="0"/>
      <w:autoSpaceDN w:val="0"/>
    </w:pPr>
    <w:rPr>
      <w:rFonts w:ascii="Arial MT" w:eastAsia="Arial MT" w:hAnsi="Arial MT" w:cs="Arial MT"/>
      <w:sz w:val="22"/>
      <w:szCs w:val="22"/>
      <w:lang w:val="id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60D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79364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2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1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773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49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434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938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089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52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017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455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84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925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82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332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870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90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005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1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68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7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674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18" Type="http://schemas.openxmlformats.org/officeDocument/2006/relationships/hyperlink" Target="https://learning-if.polibatam.ac.id" TargetMode="External"/><Relationship Id="rId3" Type="http://schemas.openxmlformats.org/officeDocument/2006/relationships/customXml" Target="../customXml/item3.xml"/><Relationship Id="rId21" Type="http://schemas.openxmlformats.org/officeDocument/2006/relationships/header" Target="header6.xml"/><Relationship Id="rId7" Type="http://schemas.openxmlformats.org/officeDocument/2006/relationships/styles" Target="styles.xml"/><Relationship Id="rId12" Type="http://schemas.openxmlformats.org/officeDocument/2006/relationships/hyperlink" Target="mailto:lukiaswar@polibatam.ac.id" TargetMode="External"/><Relationship Id="rId17" Type="http://schemas.openxmlformats.org/officeDocument/2006/relationships/header" Target="header5.xml"/><Relationship Id="rId2" Type="http://schemas.openxmlformats.org/officeDocument/2006/relationships/customXml" Target="../customXml/item2.xml"/><Relationship Id="rId16" Type="http://schemas.openxmlformats.org/officeDocument/2006/relationships/header" Target="header4.xml"/><Relationship Id="rId20" Type="http://schemas.openxmlformats.org/officeDocument/2006/relationships/image" Target="media/image3.jpeg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3.xml"/><Relationship Id="rId23" Type="http://schemas.openxmlformats.org/officeDocument/2006/relationships/theme" Target="theme/theme1.xml"/><Relationship Id="rId10" Type="http://schemas.openxmlformats.org/officeDocument/2006/relationships/footnotes" Target="footnotes.xml"/><Relationship Id="rId19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Relationship Id="rId22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06F96D7C2CAB5479C61287E2D2B78C6" ma:contentTypeVersion="17" ma:contentTypeDescription="Create a new document." ma:contentTypeScope="" ma:versionID="3f14ad04724c71158a7962bc78a39b61">
  <xsd:schema xmlns:xsd="http://www.w3.org/2001/XMLSchema" xmlns:xs="http://www.w3.org/2001/XMLSchema" xmlns:p="http://schemas.microsoft.com/office/2006/metadata/properties" xmlns:ns2="be8c41bc-23c1-45d3-b96b-34f61b78cc78" xmlns:ns3="cff02a7a-c994-4548-b1b3-6474d779fbe9" targetNamespace="http://schemas.microsoft.com/office/2006/metadata/properties" ma:root="true" ma:fieldsID="4cdd8f5f214476d5e87febf69f4bf9cb" ns2:_="" ns3:_="">
    <xsd:import namespace="be8c41bc-23c1-45d3-b96b-34f61b78cc78"/>
    <xsd:import namespace="cff02a7a-c994-4548-b1b3-6474d779fbe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8c41bc-23c1-45d3-b96b-34f61b78cc7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9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a53b3a86-6f56-4521-b960-765e49015cfb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ff02a7a-c994-4548-b1b3-6474d779fbe9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c3aba1f3-9e06-47e3-8478-04b71a64ea43}" ma:internalName="TaxCatchAll" ma:showField="CatchAllData" ma:web="cff02a7a-c994-4548-b1b3-6474d779fbe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LongProperties xmlns="http://schemas.microsoft.com/office/2006/metadata/longProperties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ff02a7a-c994-4548-b1b3-6474d779fbe9"/>
    <lcf76f155ced4ddcb4097134ff3c332f xmlns="be8c41bc-23c1-45d3-b96b-34f61b78cc78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523D0BA7-F5A8-4548-A6A3-7E7A034ED2F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05C76D-B90B-45E7-9C29-01F60F7CDE8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e8c41bc-23c1-45d3-b96b-34f61b78cc78"/>
    <ds:schemaRef ds:uri="cff02a7a-c994-4548-b1b3-6474d779fbe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5515A2D-A24F-4506-B700-0A2CB5415400}">
  <ds:schemaRefs>
    <ds:schemaRef ds:uri="http://schemas.microsoft.com/office/2006/metadata/longProperties"/>
  </ds:schemaRefs>
</ds:datastoreItem>
</file>

<file path=customXml/itemProps4.xml><?xml version="1.0" encoding="utf-8"?>
<ds:datastoreItem xmlns:ds="http://schemas.openxmlformats.org/officeDocument/2006/customXml" ds:itemID="{57ADFD31-7790-41DC-A613-A68AC3CFE4ED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3294B21B-BA35-4AAD-9E5A-0AED8371D853}">
  <ds:schemaRefs>
    <ds:schemaRef ds:uri="http://schemas.microsoft.com/office/2006/metadata/properties"/>
    <ds:schemaRef ds:uri="http://schemas.microsoft.com/office/infopath/2007/PartnerControls"/>
    <ds:schemaRef ds:uri="cff02a7a-c994-4548-b1b3-6474d779fbe9"/>
    <ds:schemaRef ds:uri="be8c41bc-23c1-45d3-b96b-34f61b78cc7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0</TotalTime>
  <Pages>24</Pages>
  <Words>4249</Words>
  <Characters>24221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o</vt:lpstr>
    </vt:vector>
  </TitlesOfParts>
  <Company>Polbat</Company>
  <LinksUpToDate>false</LinksUpToDate>
  <CharactersWithSpaces>28414</CharactersWithSpaces>
  <SharedDoc>false</SharedDoc>
  <HLinks>
    <vt:vector size="6" baseType="variant">
      <vt:variant>
        <vt:i4>4325450</vt:i4>
      </vt:variant>
      <vt:variant>
        <vt:i4>0</vt:i4>
      </vt:variant>
      <vt:variant>
        <vt:i4>0</vt:i4>
      </vt:variant>
      <vt:variant>
        <vt:i4>5</vt:i4>
      </vt:variant>
      <vt:variant>
        <vt:lpwstr>https://learning-if.polibatam.ac.id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</dc:title>
  <dc:subject/>
  <dc:creator>Politeknik</dc:creator>
  <cp:keywords/>
  <cp:lastModifiedBy>luki aswar</cp:lastModifiedBy>
  <cp:revision>33</cp:revision>
  <cp:lastPrinted>2023-08-04T02:11:00Z</cp:lastPrinted>
  <dcterms:created xsi:type="dcterms:W3CDTF">2025-02-14T08:41:00Z</dcterms:created>
  <dcterms:modified xsi:type="dcterms:W3CDTF">2025-02-22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xd_Signature">
    <vt:lpwstr/>
  </property>
  <property fmtid="{D5CDD505-2E9C-101B-9397-08002B2CF9AE}" pid="3" name="display_urn:schemas-microsoft-com:office:office#Editor">
    <vt:lpwstr>Pusat Pengembangan Pembelajaran dan Penjaminan Mutu</vt:lpwstr>
  </property>
  <property fmtid="{D5CDD505-2E9C-101B-9397-08002B2CF9AE}" pid="4" name="Order">
    <vt:lpwstr>1257300.00000000</vt:lpwstr>
  </property>
  <property fmtid="{D5CDD505-2E9C-101B-9397-08002B2CF9AE}" pid="5" name="xd_ProgID">
    <vt:lpwstr/>
  </property>
  <property fmtid="{D5CDD505-2E9C-101B-9397-08002B2CF9AE}" pid="6" name="_ExtendedDescription">
    <vt:lpwstr/>
  </property>
  <property fmtid="{D5CDD505-2E9C-101B-9397-08002B2CF9AE}" pid="7" name="SharedWithUsers">
    <vt:lpwstr/>
  </property>
  <property fmtid="{D5CDD505-2E9C-101B-9397-08002B2CF9AE}" pid="8" name="display_urn:schemas-microsoft-com:office:office#Author">
    <vt:lpwstr>Pusat Pengembangan Pembelajaran dan Penjaminan Mutu</vt:lpwstr>
  </property>
  <property fmtid="{D5CDD505-2E9C-101B-9397-08002B2CF9AE}" pid="9" name="ComplianceAssetId">
    <vt:lpwstr/>
  </property>
  <property fmtid="{D5CDD505-2E9C-101B-9397-08002B2CF9AE}" pid="10" name="TemplateUrl">
    <vt:lpwstr/>
  </property>
  <property fmtid="{D5CDD505-2E9C-101B-9397-08002B2CF9AE}" pid="11" name="TriggerFlowInfo">
    <vt:lpwstr/>
  </property>
  <property fmtid="{D5CDD505-2E9C-101B-9397-08002B2CF9AE}" pid="12" name="MediaLengthInSeconds">
    <vt:lpwstr/>
  </property>
</Properties>
</file>